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cs"/>
            <w:rtl/>
            <w:rPrChange w:id="19" w:author="Chen Heller" w:date="2022-09-13T12:24:00Z">
              <w:rPr>
                <w:rFonts w:hint="cs"/>
                <w:b/>
                <w:bCs/>
                <w:sz w:val="48"/>
                <w:szCs w:val="48"/>
                <w:rtl/>
              </w:rPr>
            </w:rPrChange>
          </w:rPr>
          <w:t>ובשיתוף פעולה עם</w:t>
        </w:r>
      </w:ins>
    </w:p>
    <w:p w14:paraId="642E839B" w14:textId="0DF6AE7C" w:rsidR="00AF7220" w:rsidRPr="004C0E90" w:rsidRDefault="00AF7220" w:rsidP="006238E0">
      <w:pPr>
        <w:pStyle w:val="Openingheader"/>
        <w:rPr>
          <w:rFonts w:hint="cs"/>
          <w:b/>
          <w:bCs/>
          <w:sz w:val="56"/>
          <w:szCs w:val="56"/>
          <w:rtl/>
        </w:rPr>
      </w:pPr>
      <w:ins w:id="20"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1" w:name="_Hlk106572155"/>
      <w:bookmarkStart w:id="22" w:name="_Toc114053515"/>
      <w:r>
        <w:rPr>
          <w:rFonts w:hint="cs"/>
          <w:lang w:bidi="he-IL"/>
        </w:rPr>
        <w:lastRenderedPageBreak/>
        <w:t>T</w:t>
      </w:r>
      <w:r>
        <w:rPr>
          <w:lang w:bidi="he-IL"/>
        </w:rPr>
        <w:t>able of Contents</w:t>
      </w:r>
      <w:bookmarkEnd w:id="22"/>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530EED63" w14:textId="0AF8807A" w:rsidR="00215318" w:rsidRDefault="006238E0" w:rsidP="00215318">
          <w:pPr>
            <w:pStyle w:val="TOC2"/>
            <w:rPr>
              <w:rFonts w:cstheme="minorBidi"/>
              <w:smallCaps w:val="0"/>
              <w:noProof/>
              <w:sz w:val="22"/>
              <w:szCs w:val="22"/>
              <w:rtl/>
            </w:rPr>
          </w:pPr>
          <w:r>
            <w:fldChar w:fldCharType="begin"/>
          </w:r>
          <w:r>
            <w:instrText xml:space="preserve"> TOC \o "1-4" \h \z \u </w:instrText>
          </w:r>
          <w:r>
            <w:fldChar w:fldCharType="separate"/>
          </w:r>
          <w:hyperlink w:anchor="_Toc114053515" w:history="1">
            <w:r w:rsidR="00215318" w:rsidRPr="00331D55">
              <w:rPr>
                <w:rStyle w:val="Hyperlink"/>
                <w:noProof/>
              </w:rPr>
              <w:t>Table of Conten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15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3</w:t>
            </w:r>
            <w:r w:rsidR="00215318">
              <w:rPr>
                <w:noProof/>
                <w:webHidden/>
                <w:rtl/>
              </w:rPr>
              <w:fldChar w:fldCharType="end"/>
            </w:r>
          </w:hyperlink>
        </w:p>
        <w:p w14:paraId="7EB5CA00" w14:textId="78836D29" w:rsidR="00215318" w:rsidRDefault="00215318" w:rsidP="00215318">
          <w:pPr>
            <w:pStyle w:val="TOC2"/>
            <w:rPr>
              <w:rFonts w:cstheme="minorBidi"/>
              <w:smallCaps w:val="0"/>
              <w:noProof/>
              <w:sz w:val="22"/>
              <w:szCs w:val="22"/>
              <w:rtl/>
            </w:rPr>
          </w:pPr>
          <w:hyperlink w:anchor="_Toc114053516" w:history="1">
            <w:r w:rsidRPr="00331D55">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F135671" w14:textId="15A06D3D" w:rsidR="00215318" w:rsidRDefault="00215318" w:rsidP="00215318">
          <w:pPr>
            <w:pStyle w:val="TOC2"/>
            <w:rPr>
              <w:rFonts w:cstheme="minorBidi"/>
              <w:smallCaps w:val="0"/>
              <w:noProof/>
              <w:sz w:val="22"/>
              <w:szCs w:val="22"/>
              <w:rtl/>
            </w:rPr>
          </w:pPr>
          <w:hyperlink w:anchor="_Toc114053517" w:history="1">
            <w:r w:rsidRPr="00331D55">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7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3E7EB04" w14:textId="00F19946" w:rsidR="00215318" w:rsidRDefault="00215318" w:rsidP="00215318">
          <w:pPr>
            <w:pStyle w:val="TOC3"/>
            <w:tabs>
              <w:tab w:val="right" w:leader="dot" w:pos="9350"/>
            </w:tabs>
            <w:bidi w:val="0"/>
            <w:rPr>
              <w:rFonts w:cstheme="minorBidi"/>
              <w:i w:val="0"/>
              <w:iCs w:val="0"/>
              <w:noProof/>
              <w:sz w:val="22"/>
              <w:szCs w:val="22"/>
              <w:rtl/>
            </w:rPr>
          </w:pPr>
          <w:hyperlink w:anchor="_Toc114053518" w:history="1">
            <w:r w:rsidRPr="00331D55">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32FDA9C" w14:textId="1FEBCAEC" w:rsidR="00215318" w:rsidRDefault="00215318" w:rsidP="00215318">
          <w:pPr>
            <w:pStyle w:val="TOC3"/>
            <w:tabs>
              <w:tab w:val="right" w:leader="dot" w:pos="9350"/>
            </w:tabs>
            <w:bidi w:val="0"/>
            <w:rPr>
              <w:rFonts w:cstheme="minorBidi"/>
              <w:i w:val="0"/>
              <w:iCs w:val="0"/>
              <w:noProof/>
              <w:sz w:val="22"/>
              <w:szCs w:val="22"/>
              <w:rtl/>
            </w:rPr>
          </w:pPr>
          <w:hyperlink w:anchor="_Toc114053519" w:history="1">
            <w:r w:rsidRPr="00331D55">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4DE26A90" w14:textId="1AC6DB75" w:rsidR="00215318" w:rsidRDefault="00215318" w:rsidP="00215318">
          <w:pPr>
            <w:pStyle w:val="TOC3"/>
            <w:tabs>
              <w:tab w:val="right" w:leader="dot" w:pos="9350"/>
            </w:tabs>
            <w:bidi w:val="0"/>
            <w:rPr>
              <w:rFonts w:cstheme="minorBidi"/>
              <w:i w:val="0"/>
              <w:iCs w:val="0"/>
              <w:noProof/>
              <w:sz w:val="22"/>
              <w:szCs w:val="22"/>
              <w:rtl/>
            </w:rPr>
          </w:pPr>
          <w:hyperlink w:anchor="_Toc114053520" w:history="1">
            <w:r w:rsidRPr="00331D55">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0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21EF2A1" w14:textId="4898A5A2" w:rsidR="00215318" w:rsidRDefault="00215318" w:rsidP="00215318">
          <w:pPr>
            <w:pStyle w:val="TOC3"/>
            <w:tabs>
              <w:tab w:val="right" w:leader="dot" w:pos="9350"/>
            </w:tabs>
            <w:bidi w:val="0"/>
            <w:rPr>
              <w:rFonts w:cstheme="minorBidi"/>
              <w:i w:val="0"/>
              <w:iCs w:val="0"/>
              <w:noProof/>
              <w:sz w:val="22"/>
              <w:szCs w:val="22"/>
              <w:rtl/>
            </w:rPr>
          </w:pPr>
          <w:hyperlink w:anchor="_Toc114053521" w:history="1">
            <w:r w:rsidRPr="00331D55">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1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784EB592" w14:textId="2753DA42" w:rsidR="00215318" w:rsidRDefault="00215318" w:rsidP="00215318">
          <w:pPr>
            <w:pStyle w:val="TOC3"/>
            <w:tabs>
              <w:tab w:val="right" w:leader="dot" w:pos="9350"/>
            </w:tabs>
            <w:bidi w:val="0"/>
            <w:rPr>
              <w:rFonts w:cstheme="minorBidi"/>
              <w:i w:val="0"/>
              <w:iCs w:val="0"/>
              <w:noProof/>
              <w:sz w:val="22"/>
              <w:szCs w:val="22"/>
              <w:rtl/>
            </w:rPr>
          </w:pPr>
          <w:hyperlink w:anchor="_Toc114053522" w:history="1">
            <w:r w:rsidRPr="00331D55">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7E988CE3" w14:textId="7EB3EE44" w:rsidR="00215318" w:rsidRDefault="00215318" w:rsidP="00215318">
          <w:pPr>
            <w:pStyle w:val="TOC2"/>
            <w:rPr>
              <w:rFonts w:cstheme="minorBidi"/>
              <w:smallCaps w:val="0"/>
              <w:noProof/>
              <w:sz w:val="22"/>
              <w:szCs w:val="22"/>
              <w:rtl/>
            </w:rPr>
          </w:pPr>
          <w:hyperlink w:anchor="_Toc114053523" w:history="1">
            <w:r w:rsidRPr="00331D55">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3D61D222" w14:textId="18D50CB4" w:rsidR="00215318" w:rsidRDefault="00215318" w:rsidP="00215318">
          <w:pPr>
            <w:pStyle w:val="TOC3"/>
            <w:tabs>
              <w:tab w:val="right" w:leader="dot" w:pos="9350"/>
            </w:tabs>
            <w:bidi w:val="0"/>
            <w:rPr>
              <w:rFonts w:cstheme="minorBidi"/>
              <w:i w:val="0"/>
              <w:iCs w:val="0"/>
              <w:noProof/>
              <w:sz w:val="22"/>
              <w:szCs w:val="22"/>
              <w:rtl/>
            </w:rPr>
          </w:pPr>
          <w:hyperlink w:anchor="_Toc114053524"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4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6CC72AF4" w14:textId="49552B76" w:rsidR="00215318" w:rsidRDefault="00215318" w:rsidP="00215318">
          <w:pPr>
            <w:pStyle w:val="TOC4"/>
            <w:tabs>
              <w:tab w:val="right" w:leader="dot" w:pos="9350"/>
            </w:tabs>
            <w:bidi w:val="0"/>
            <w:rPr>
              <w:rFonts w:cstheme="minorBidi"/>
              <w:noProof/>
              <w:sz w:val="22"/>
              <w:szCs w:val="22"/>
              <w:rtl/>
            </w:rPr>
          </w:pPr>
          <w:hyperlink w:anchor="_Toc114053525"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2FC7D338" w14:textId="3FA15F1C" w:rsidR="00215318" w:rsidRDefault="00215318" w:rsidP="00215318">
          <w:pPr>
            <w:pStyle w:val="TOC4"/>
            <w:tabs>
              <w:tab w:val="right" w:leader="dot" w:pos="9350"/>
            </w:tabs>
            <w:bidi w:val="0"/>
            <w:rPr>
              <w:rFonts w:cstheme="minorBidi"/>
              <w:noProof/>
              <w:sz w:val="22"/>
              <w:szCs w:val="22"/>
              <w:rtl/>
            </w:rPr>
          </w:pPr>
          <w:hyperlink w:anchor="_Toc114053526" w:history="1">
            <w:r w:rsidRPr="00331D55">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6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1FFED97F" w14:textId="09621396" w:rsidR="00215318" w:rsidRDefault="00215318" w:rsidP="00215318">
          <w:pPr>
            <w:pStyle w:val="TOC4"/>
            <w:tabs>
              <w:tab w:val="right" w:leader="dot" w:pos="9350"/>
            </w:tabs>
            <w:bidi w:val="0"/>
            <w:rPr>
              <w:rFonts w:cstheme="minorBidi"/>
              <w:noProof/>
              <w:sz w:val="22"/>
              <w:szCs w:val="22"/>
              <w:rtl/>
            </w:rPr>
          </w:pPr>
          <w:hyperlink w:anchor="_Toc114053527" w:history="1">
            <w:r w:rsidRPr="00331D55">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7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EEAA1ED" w14:textId="121A79E0" w:rsidR="00215318" w:rsidRDefault="00215318" w:rsidP="00215318">
          <w:pPr>
            <w:pStyle w:val="TOC3"/>
            <w:tabs>
              <w:tab w:val="right" w:leader="dot" w:pos="9350"/>
            </w:tabs>
            <w:bidi w:val="0"/>
            <w:rPr>
              <w:rFonts w:cstheme="minorBidi"/>
              <w:i w:val="0"/>
              <w:iCs w:val="0"/>
              <w:noProof/>
              <w:sz w:val="22"/>
              <w:szCs w:val="22"/>
              <w:rtl/>
            </w:rPr>
          </w:pPr>
          <w:hyperlink w:anchor="_Toc114053528" w:history="1">
            <w:r w:rsidRPr="00331D55">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8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5A52AAD5" w14:textId="02414FE2" w:rsidR="00215318" w:rsidRDefault="00215318" w:rsidP="00215318">
          <w:pPr>
            <w:pStyle w:val="TOC3"/>
            <w:tabs>
              <w:tab w:val="right" w:leader="dot" w:pos="9350"/>
            </w:tabs>
            <w:bidi w:val="0"/>
            <w:rPr>
              <w:rFonts w:cstheme="minorBidi"/>
              <w:i w:val="0"/>
              <w:iCs w:val="0"/>
              <w:noProof/>
              <w:sz w:val="22"/>
              <w:szCs w:val="22"/>
              <w:rtl/>
            </w:rPr>
          </w:pPr>
          <w:hyperlink w:anchor="_Toc114053529" w:history="1">
            <w:r w:rsidRPr="00331D55">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0708DE3" w14:textId="61739E5F" w:rsidR="00215318" w:rsidRDefault="00215318" w:rsidP="00215318">
          <w:pPr>
            <w:pStyle w:val="TOC3"/>
            <w:tabs>
              <w:tab w:val="right" w:leader="dot" w:pos="9350"/>
            </w:tabs>
            <w:bidi w:val="0"/>
            <w:rPr>
              <w:rFonts w:cstheme="minorBidi"/>
              <w:i w:val="0"/>
              <w:iCs w:val="0"/>
              <w:noProof/>
              <w:sz w:val="22"/>
              <w:szCs w:val="22"/>
              <w:rtl/>
            </w:rPr>
          </w:pPr>
          <w:hyperlink w:anchor="_Toc114053530" w:history="1">
            <w:r w:rsidRPr="00331D55">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69001581" w14:textId="28A91C1B" w:rsidR="00215318" w:rsidRDefault="00215318" w:rsidP="00215318">
          <w:pPr>
            <w:pStyle w:val="TOC3"/>
            <w:tabs>
              <w:tab w:val="right" w:leader="dot" w:pos="9350"/>
            </w:tabs>
            <w:bidi w:val="0"/>
            <w:rPr>
              <w:rFonts w:cstheme="minorBidi"/>
              <w:i w:val="0"/>
              <w:iCs w:val="0"/>
              <w:noProof/>
              <w:sz w:val="22"/>
              <w:szCs w:val="22"/>
              <w:rtl/>
            </w:rPr>
          </w:pPr>
          <w:hyperlink w:anchor="_Toc114053531" w:history="1">
            <w:r w:rsidRPr="00331D5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1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345E01D" w14:textId="325F8659" w:rsidR="00215318" w:rsidRDefault="00215318" w:rsidP="00215318">
          <w:pPr>
            <w:pStyle w:val="TOC3"/>
            <w:tabs>
              <w:tab w:val="right" w:leader="dot" w:pos="9350"/>
            </w:tabs>
            <w:bidi w:val="0"/>
            <w:rPr>
              <w:rFonts w:cstheme="minorBidi"/>
              <w:i w:val="0"/>
              <w:iCs w:val="0"/>
              <w:noProof/>
              <w:sz w:val="22"/>
              <w:szCs w:val="22"/>
              <w:rtl/>
            </w:rPr>
          </w:pPr>
          <w:hyperlink w:anchor="_Toc114053532"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2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6AB381BD" w14:textId="0D01169C" w:rsidR="00215318" w:rsidRDefault="00215318" w:rsidP="00215318">
          <w:pPr>
            <w:pStyle w:val="TOC3"/>
            <w:tabs>
              <w:tab w:val="right" w:leader="dot" w:pos="9350"/>
            </w:tabs>
            <w:bidi w:val="0"/>
            <w:rPr>
              <w:rFonts w:cstheme="minorBidi"/>
              <w:i w:val="0"/>
              <w:iCs w:val="0"/>
              <w:noProof/>
              <w:sz w:val="22"/>
              <w:szCs w:val="22"/>
              <w:rtl/>
            </w:rPr>
          </w:pPr>
          <w:hyperlink w:anchor="_Toc114053533"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3851B43" w14:textId="6E2DD01D" w:rsidR="00215318" w:rsidRDefault="00215318" w:rsidP="00215318">
          <w:pPr>
            <w:pStyle w:val="TOC2"/>
            <w:rPr>
              <w:rFonts w:cstheme="minorBidi"/>
              <w:smallCaps w:val="0"/>
              <w:noProof/>
              <w:sz w:val="22"/>
              <w:szCs w:val="22"/>
              <w:rtl/>
            </w:rPr>
          </w:pPr>
          <w:hyperlink w:anchor="_Toc114053534" w:history="1">
            <w:r w:rsidRPr="00331D55">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24738686" w14:textId="40FDA8FB" w:rsidR="00215318" w:rsidRDefault="00215318" w:rsidP="00215318">
          <w:pPr>
            <w:pStyle w:val="TOC3"/>
            <w:tabs>
              <w:tab w:val="right" w:leader="dot" w:pos="9350"/>
            </w:tabs>
            <w:bidi w:val="0"/>
            <w:rPr>
              <w:rFonts w:cstheme="minorBidi"/>
              <w:i w:val="0"/>
              <w:iCs w:val="0"/>
              <w:noProof/>
              <w:sz w:val="22"/>
              <w:szCs w:val="22"/>
              <w:rtl/>
            </w:rPr>
          </w:pPr>
          <w:hyperlink w:anchor="_Toc114053535"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EFC8A75" w14:textId="7243D14F" w:rsidR="00215318" w:rsidRDefault="00215318" w:rsidP="00215318">
          <w:pPr>
            <w:pStyle w:val="TOC4"/>
            <w:tabs>
              <w:tab w:val="right" w:leader="dot" w:pos="9350"/>
            </w:tabs>
            <w:bidi w:val="0"/>
            <w:rPr>
              <w:rFonts w:cstheme="minorBidi"/>
              <w:noProof/>
              <w:sz w:val="22"/>
              <w:szCs w:val="22"/>
              <w:rtl/>
            </w:rPr>
          </w:pPr>
          <w:hyperlink w:anchor="_Toc114053536"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6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3958AB28" w14:textId="19871CCB" w:rsidR="00215318" w:rsidRDefault="00215318" w:rsidP="00215318">
          <w:pPr>
            <w:pStyle w:val="TOC3"/>
            <w:tabs>
              <w:tab w:val="right" w:leader="dot" w:pos="9350"/>
            </w:tabs>
            <w:bidi w:val="0"/>
            <w:rPr>
              <w:rFonts w:cstheme="minorBidi"/>
              <w:i w:val="0"/>
              <w:iCs w:val="0"/>
              <w:noProof/>
              <w:sz w:val="22"/>
              <w:szCs w:val="22"/>
              <w:rtl/>
            </w:rPr>
          </w:pPr>
          <w:hyperlink w:anchor="_Toc114053537" w:history="1">
            <w:r w:rsidRPr="00331D5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19AAF2BA" w14:textId="458F3F93" w:rsidR="00215318" w:rsidRDefault="00215318" w:rsidP="00215318">
          <w:pPr>
            <w:pStyle w:val="TOC3"/>
            <w:tabs>
              <w:tab w:val="right" w:leader="dot" w:pos="9350"/>
            </w:tabs>
            <w:bidi w:val="0"/>
            <w:rPr>
              <w:rFonts w:cstheme="minorBidi"/>
              <w:i w:val="0"/>
              <w:iCs w:val="0"/>
              <w:noProof/>
              <w:sz w:val="22"/>
              <w:szCs w:val="22"/>
              <w:rtl/>
            </w:rPr>
          </w:pPr>
          <w:hyperlink w:anchor="_Toc114053538" w:history="1">
            <w:r w:rsidRPr="00331D5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8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E2E9134" w14:textId="3D9DBC9C" w:rsidR="00215318" w:rsidRDefault="00215318" w:rsidP="00215318">
          <w:pPr>
            <w:pStyle w:val="TOC3"/>
            <w:tabs>
              <w:tab w:val="right" w:leader="dot" w:pos="9350"/>
            </w:tabs>
            <w:bidi w:val="0"/>
            <w:rPr>
              <w:rFonts w:cstheme="minorBidi"/>
              <w:i w:val="0"/>
              <w:iCs w:val="0"/>
              <w:noProof/>
              <w:sz w:val="22"/>
              <w:szCs w:val="22"/>
              <w:rtl/>
            </w:rPr>
          </w:pPr>
          <w:hyperlink w:anchor="_Toc114053539"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6B85443D" w14:textId="2AD6C4F8" w:rsidR="00215318" w:rsidRDefault="00215318" w:rsidP="00215318">
          <w:pPr>
            <w:pStyle w:val="TOC3"/>
            <w:tabs>
              <w:tab w:val="right" w:leader="dot" w:pos="9350"/>
            </w:tabs>
            <w:bidi w:val="0"/>
            <w:rPr>
              <w:rFonts w:cstheme="minorBidi"/>
              <w:i w:val="0"/>
              <w:iCs w:val="0"/>
              <w:noProof/>
              <w:sz w:val="22"/>
              <w:szCs w:val="22"/>
              <w:rtl/>
            </w:rPr>
          </w:pPr>
          <w:hyperlink w:anchor="_Toc114053540"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7297DBE2" w14:textId="2AD8294E" w:rsidR="00215318" w:rsidRDefault="00215318" w:rsidP="00215318">
          <w:pPr>
            <w:pStyle w:val="TOC2"/>
            <w:rPr>
              <w:rFonts w:cstheme="minorBidi"/>
              <w:smallCaps w:val="0"/>
              <w:noProof/>
              <w:sz w:val="22"/>
              <w:szCs w:val="22"/>
              <w:rtl/>
            </w:rPr>
          </w:pPr>
          <w:hyperlink w:anchor="_Toc114053541" w:history="1">
            <w:r w:rsidRPr="00331D55">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1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46DB5387" w14:textId="52B88E7B" w:rsidR="00215318" w:rsidRDefault="00215318" w:rsidP="00215318">
          <w:pPr>
            <w:pStyle w:val="TOC3"/>
            <w:tabs>
              <w:tab w:val="right" w:leader="dot" w:pos="9350"/>
            </w:tabs>
            <w:bidi w:val="0"/>
            <w:rPr>
              <w:rFonts w:cstheme="minorBidi"/>
              <w:i w:val="0"/>
              <w:iCs w:val="0"/>
              <w:noProof/>
              <w:sz w:val="22"/>
              <w:szCs w:val="22"/>
              <w:rtl/>
            </w:rPr>
          </w:pPr>
          <w:hyperlink w:anchor="_Toc114053542"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2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67204792" w14:textId="33BDF986" w:rsidR="00215318" w:rsidRDefault="00215318" w:rsidP="00215318">
          <w:pPr>
            <w:pStyle w:val="TOC4"/>
            <w:tabs>
              <w:tab w:val="right" w:leader="dot" w:pos="9350"/>
            </w:tabs>
            <w:bidi w:val="0"/>
            <w:rPr>
              <w:rFonts w:cstheme="minorBidi"/>
              <w:noProof/>
              <w:sz w:val="22"/>
              <w:szCs w:val="22"/>
              <w:rtl/>
            </w:rPr>
          </w:pPr>
          <w:hyperlink w:anchor="_Toc114053543"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C668A99" w14:textId="68307684" w:rsidR="00215318" w:rsidRDefault="00215318" w:rsidP="00215318">
          <w:pPr>
            <w:pStyle w:val="TOC3"/>
            <w:tabs>
              <w:tab w:val="right" w:leader="dot" w:pos="9350"/>
            </w:tabs>
            <w:bidi w:val="0"/>
            <w:rPr>
              <w:rFonts w:cstheme="minorBidi"/>
              <w:i w:val="0"/>
              <w:iCs w:val="0"/>
              <w:noProof/>
              <w:sz w:val="22"/>
              <w:szCs w:val="22"/>
              <w:rtl/>
            </w:rPr>
          </w:pPr>
          <w:hyperlink w:anchor="_Toc114053544" w:history="1">
            <w:r w:rsidRPr="00331D5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4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64DFF243" w14:textId="0CF3F438" w:rsidR="00215318" w:rsidRDefault="00215318" w:rsidP="00215318">
          <w:pPr>
            <w:pStyle w:val="TOC3"/>
            <w:tabs>
              <w:tab w:val="right" w:leader="dot" w:pos="9350"/>
            </w:tabs>
            <w:bidi w:val="0"/>
            <w:rPr>
              <w:rFonts w:cstheme="minorBidi"/>
              <w:i w:val="0"/>
              <w:iCs w:val="0"/>
              <w:noProof/>
              <w:sz w:val="22"/>
              <w:szCs w:val="22"/>
              <w:rtl/>
            </w:rPr>
          </w:pPr>
          <w:hyperlink w:anchor="_Toc114053545"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5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E5DD6A4" w14:textId="2BA9547E" w:rsidR="00215318" w:rsidRDefault="00215318" w:rsidP="00215318">
          <w:pPr>
            <w:pStyle w:val="TOC3"/>
            <w:tabs>
              <w:tab w:val="right" w:leader="dot" w:pos="9350"/>
            </w:tabs>
            <w:bidi w:val="0"/>
            <w:rPr>
              <w:rFonts w:cstheme="minorBidi"/>
              <w:i w:val="0"/>
              <w:iCs w:val="0"/>
              <w:noProof/>
              <w:sz w:val="22"/>
              <w:szCs w:val="22"/>
              <w:rtl/>
            </w:rPr>
          </w:pPr>
          <w:hyperlink w:anchor="_Toc114053546"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71005DC4" w14:textId="5D2B60E5" w:rsidR="00215318" w:rsidRDefault="00215318" w:rsidP="00215318">
          <w:pPr>
            <w:pStyle w:val="TOC2"/>
            <w:rPr>
              <w:rFonts w:cstheme="minorBidi"/>
              <w:smallCaps w:val="0"/>
              <w:noProof/>
              <w:sz w:val="22"/>
              <w:szCs w:val="22"/>
              <w:rtl/>
            </w:rPr>
          </w:pPr>
          <w:hyperlink w:anchor="_Toc114053547" w:history="1">
            <w:r w:rsidRPr="00331D55">
              <w:rPr>
                <w:rStyle w:val="Hyperlink"/>
                <w:noProof/>
                <w:lang w:bidi="ar-SA"/>
              </w:rPr>
              <w:t>Experiment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7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361A22B6" w14:textId="5450F67A" w:rsidR="00215318" w:rsidRDefault="00215318" w:rsidP="00215318">
          <w:pPr>
            <w:pStyle w:val="TOC3"/>
            <w:tabs>
              <w:tab w:val="right" w:leader="dot" w:pos="9350"/>
            </w:tabs>
            <w:bidi w:val="0"/>
            <w:rPr>
              <w:rFonts w:cstheme="minorBidi"/>
              <w:i w:val="0"/>
              <w:iCs w:val="0"/>
              <w:noProof/>
              <w:sz w:val="22"/>
              <w:szCs w:val="22"/>
              <w:rtl/>
            </w:rPr>
          </w:pPr>
          <w:hyperlink w:anchor="_Toc114053548"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8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3B2795C" w14:textId="6BD02E1C" w:rsidR="00215318" w:rsidRDefault="00215318" w:rsidP="00215318">
          <w:pPr>
            <w:pStyle w:val="TOC4"/>
            <w:tabs>
              <w:tab w:val="right" w:leader="dot" w:pos="9350"/>
            </w:tabs>
            <w:bidi w:val="0"/>
            <w:rPr>
              <w:rFonts w:cstheme="minorBidi"/>
              <w:noProof/>
              <w:sz w:val="22"/>
              <w:szCs w:val="22"/>
              <w:rtl/>
            </w:rPr>
          </w:pPr>
          <w:hyperlink w:anchor="_Toc114053549"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9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10E67EB7" w14:textId="17AEC7BF" w:rsidR="00215318" w:rsidRDefault="00215318" w:rsidP="00215318">
          <w:pPr>
            <w:pStyle w:val="TOC3"/>
            <w:tabs>
              <w:tab w:val="right" w:leader="dot" w:pos="9350"/>
            </w:tabs>
            <w:bidi w:val="0"/>
            <w:rPr>
              <w:rFonts w:cstheme="minorBidi"/>
              <w:i w:val="0"/>
              <w:iCs w:val="0"/>
              <w:noProof/>
              <w:sz w:val="22"/>
              <w:szCs w:val="22"/>
              <w:rtl/>
            </w:rPr>
          </w:pPr>
          <w:hyperlink w:anchor="_Toc114053550" w:history="1">
            <w:r w:rsidRPr="00331D5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0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7597E01C" w14:textId="732BA5F5" w:rsidR="00215318" w:rsidRDefault="00215318" w:rsidP="00215318">
          <w:pPr>
            <w:pStyle w:val="TOC3"/>
            <w:tabs>
              <w:tab w:val="right" w:leader="dot" w:pos="9350"/>
            </w:tabs>
            <w:bidi w:val="0"/>
            <w:rPr>
              <w:rFonts w:cstheme="minorBidi"/>
              <w:i w:val="0"/>
              <w:iCs w:val="0"/>
              <w:noProof/>
              <w:sz w:val="22"/>
              <w:szCs w:val="22"/>
              <w:rtl/>
            </w:rPr>
          </w:pPr>
          <w:hyperlink w:anchor="_Toc114053551" w:history="1">
            <w:r w:rsidRPr="00331D5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5E7D83C3" w14:textId="576E8A13" w:rsidR="00215318" w:rsidRDefault="00215318" w:rsidP="00215318">
          <w:pPr>
            <w:pStyle w:val="TOC3"/>
            <w:tabs>
              <w:tab w:val="right" w:leader="dot" w:pos="9350"/>
            </w:tabs>
            <w:bidi w:val="0"/>
            <w:rPr>
              <w:rFonts w:cstheme="minorBidi"/>
              <w:i w:val="0"/>
              <w:iCs w:val="0"/>
              <w:noProof/>
              <w:sz w:val="22"/>
              <w:szCs w:val="22"/>
              <w:rtl/>
            </w:rPr>
          </w:pPr>
          <w:hyperlink w:anchor="_Toc114053552"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2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034B7C5" w14:textId="7FF2B9DE" w:rsidR="00215318" w:rsidRDefault="00215318" w:rsidP="00215318">
          <w:pPr>
            <w:pStyle w:val="TOC3"/>
            <w:tabs>
              <w:tab w:val="right" w:leader="dot" w:pos="9350"/>
            </w:tabs>
            <w:bidi w:val="0"/>
            <w:rPr>
              <w:rFonts w:cstheme="minorBidi"/>
              <w:i w:val="0"/>
              <w:iCs w:val="0"/>
              <w:noProof/>
              <w:sz w:val="22"/>
              <w:szCs w:val="22"/>
              <w:rtl/>
            </w:rPr>
          </w:pPr>
          <w:hyperlink w:anchor="_Toc114053553"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3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517AB192" w14:textId="060DB677" w:rsidR="00215318" w:rsidRDefault="00215318" w:rsidP="00215318">
          <w:pPr>
            <w:pStyle w:val="TOC2"/>
            <w:rPr>
              <w:rFonts w:cstheme="minorBidi"/>
              <w:smallCaps w:val="0"/>
              <w:noProof/>
              <w:sz w:val="22"/>
              <w:szCs w:val="22"/>
              <w:rtl/>
            </w:rPr>
          </w:pPr>
          <w:hyperlink w:anchor="_Toc114053554" w:history="1">
            <w:r w:rsidRPr="00331D55">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4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6AFAFFEF" w14:textId="65504C69" w:rsidR="00215318" w:rsidRDefault="00215318" w:rsidP="00215318">
          <w:pPr>
            <w:pStyle w:val="TOC2"/>
            <w:rPr>
              <w:rFonts w:cstheme="minorBidi"/>
              <w:smallCaps w:val="0"/>
              <w:noProof/>
              <w:sz w:val="22"/>
              <w:szCs w:val="22"/>
              <w:rtl/>
            </w:rPr>
          </w:pPr>
          <w:hyperlink w:anchor="_Toc114053555" w:history="1">
            <w:r w:rsidRPr="00331D55">
              <w:rPr>
                <w:rStyle w:val="Hyperlink"/>
                <w:noProof/>
                <w:lang w:bidi="ar-SA"/>
              </w:rPr>
              <w:t>Supplementary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5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3A39621F" w14:textId="7837C6B9" w:rsidR="00215318" w:rsidRDefault="00215318" w:rsidP="00215318">
          <w:pPr>
            <w:pStyle w:val="TOC2"/>
            <w:rPr>
              <w:rFonts w:cstheme="minorBidi"/>
              <w:smallCaps w:val="0"/>
              <w:noProof/>
              <w:sz w:val="22"/>
              <w:szCs w:val="22"/>
              <w:rtl/>
            </w:rPr>
          </w:pPr>
          <w:hyperlink w:anchor="_Toc114053556" w:history="1">
            <w:r w:rsidRPr="00331D55">
              <w:rPr>
                <w:rStyle w:val="Hyperlink"/>
                <w:noProof/>
                <w:lang w:bidi="ar-SA"/>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6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4587C80F" w14:textId="46760120"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3" w:author="Chen Heller" w:date="2022-09-14T19:23:00Z"/>
          <w:rtl/>
          <w:lang w:bidi="he-IL"/>
        </w:rPr>
      </w:pPr>
      <w:bookmarkStart w:id="24" w:name="_Toc114053516"/>
      <w:ins w:id="25" w:author="Chen Heller" w:date="2022-09-14T19:23:00Z">
        <w:r>
          <w:rPr>
            <w:rFonts w:hint="cs"/>
            <w:rtl/>
            <w:lang w:bidi="he-IL"/>
          </w:rPr>
          <w:lastRenderedPageBreak/>
          <w:t>תקציר</w:t>
        </w:r>
      </w:ins>
    </w:p>
    <w:p w14:paraId="5A70CB24" w14:textId="5F02BD07" w:rsidR="00371267" w:rsidRDefault="00371267" w:rsidP="00371267">
      <w:pPr>
        <w:bidi/>
        <w:rPr>
          <w:ins w:id="26" w:author="Chen Heller" w:date="2022-09-14T19:33:00Z"/>
          <w:rtl/>
          <w:lang w:eastAsia="ja-JP"/>
        </w:rPr>
      </w:pPr>
      <w:ins w:id="27" w:author="Chen Heller" w:date="2022-09-14T19:23:00Z">
        <w:r>
          <w:rPr>
            <w:rFonts w:hint="cs"/>
            <w:rtl/>
            <w:lang w:eastAsia="ja-JP"/>
          </w:rPr>
          <w:t>על אף היותם בלתי נר</w:t>
        </w:r>
      </w:ins>
      <w:ins w:id="28" w:author="Chen Heller" w:date="2022-09-14T19:24:00Z">
        <w:r>
          <w:rPr>
            <w:rFonts w:hint="cs"/>
            <w:rtl/>
            <w:lang w:eastAsia="ja-JP"/>
          </w:rPr>
          <w:t xml:space="preserve">אים, גירויים לא מודעים הוכחו בעבר כמסוגלים להשפיע על ההתנהגות שלנו. למרות זאת, </w:t>
        </w:r>
      </w:ins>
      <w:ins w:id="29"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היקף של העיבוד הלא ומודע, ובאופן ספצי</w:t>
        </w:r>
      </w:ins>
      <w:ins w:id="30" w:author="Chen Heller" w:date="2022-09-14T19:26:00Z">
        <w:r w:rsidR="007C1108">
          <w:rPr>
            <w:rFonts w:hint="cs"/>
            <w:rtl/>
            <w:lang w:eastAsia="ja-JP"/>
          </w:rPr>
          <w:t>פי</w:t>
        </w:r>
      </w:ins>
      <w:ins w:id="31" w:author="Chen Heller" w:date="2022-09-14T19:25:00Z">
        <w:r w:rsidR="007C1108">
          <w:rPr>
            <w:rFonts w:hint="cs"/>
            <w:rtl/>
            <w:lang w:eastAsia="ja-JP"/>
          </w:rPr>
          <w:t xml:space="preserve"> עיבוד סמנטי.</w:t>
        </w:r>
      </w:ins>
      <w:ins w:id="32" w:author="Chen Heller" w:date="2022-09-14T19:26:00Z">
        <w:r w:rsidR="00E430BA">
          <w:rPr>
            <w:rFonts w:hint="cs"/>
            <w:rtl/>
            <w:lang w:eastAsia="ja-JP"/>
          </w:rPr>
          <w:t xml:space="preserve"> </w:t>
        </w:r>
      </w:ins>
      <w:ins w:id="33" w:author="Chen Heller" w:date="2022-09-14T19:29:00Z">
        <w:r w:rsidR="0031554F">
          <w:rPr>
            <w:rFonts w:hint="cs"/>
            <w:rtl/>
            <w:lang w:eastAsia="ja-JP"/>
          </w:rPr>
          <w:t xml:space="preserve">את </w:t>
        </w:r>
      </w:ins>
      <w:ins w:id="34" w:author="Chen Heller" w:date="2022-09-14T19:28:00Z">
        <w:r w:rsidR="0031554F">
          <w:rPr>
            <w:rFonts w:hint="cs"/>
            <w:rtl/>
            <w:lang w:eastAsia="ja-JP"/>
          </w:rPr>
          <w:t>המחלוקות הללו נית</w:t>
        </w:r>
      </w:ins>
      <w:ins w:id="35" w:author="Chen Heller" w:date="2022-09-14T19:29:00Z">
        <w:r w:rsidR="0031554F">
          <w:rPr>
            <w:rFonts w:hint="cs"/>
            <w:rtl/>
            <w:lang w:eastAsia="ja-JP"/>
          </w:rPr>
          <w:t xml:space="preserve">ן </w:t>
        </w:r>
      </w:ins>
      <w:ins w:id="36" w:author="Chen Heller" w:date="2022-09-14T19:28:00Z">
        <w:r w:rsidR="0031554F">
          <w:rPr>
            <w:rFonts w:hint="cs"/>
            <w:rtl/>
            <w:lang w:eastAsia="ja-JP"/>
          </w:rPr>
          <w:t>להסב</w:t>
        </w:r>
      </w:ins>
      <w:ins w:id="37" w:author="Chen Heller" w:date="2022-09-14T19:29:00Z">
        <w:r w:rsidR="0031554F">
          <w:rPr>
            <w:rFonts w:hint="cs"/>
            <w:rtl/>
            <w:lang w:eastAsia="ja-JP"/>
          </w:rPr>
          <w:t>י</w:t>
        </w:r>
      </w:ins>
      <w:ins w:id="38" w:author="Chen Heller" w:date="2022-09-14T19:28:00Z">
        <w:r w:rsidR="0031554F">
          <w:rPr>
            <w:rFonts w:hint="cs"/>
            <w:rtl/>
            <w:lang w:eastAsia="ja-JP"/>
          </w:rPr>
          <w:t xml:space="preserve">ר על ידי </w:t>
        </w:r>
      </w:ins>
      <w:ins w:id="39"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0" w:author="Chen Heller" w:date="2022-09-14T19:29:00Z">
        <w:r w:rsidR="0031554F">
          <w:rPr>
            <w:rFonts w:hint="cs"/>
            <w:rtl/>
            <w:lang w:eastAsia="ja-JP"/>
          </w:rPr>
          <w:t xml:space="preserve">אשר מאפיינות חלק מהמחקרים הנוגעים להן. </w:t>
        </w:r>
        <w:r w:rsidR="00FD71CF">
          <w:rPr>
            <w:rFonts w:hint="cs"/>
            <w:rtl/>
            <w:lang w:eastAsia="ja-JP"/>
          </w:rPr>
          <w:t>מגבלה אחת, א</w:t>
        </w:r>
      </w:ins>
      <w:ins w:id="41" w:author="Chen Heller" w:date="2022-09-14T19:30:00Z">
        <w:r w:rsidR="00FD71CF">
          <w:rPr>
            <w:rFonts w:hint="cs"/>
            <w:rtl/>
            <w:lang w:eastAsia="ja-JP"/>
          </w:rPr>
          <w:t>שר נחקרת בתזה זאת, היא הערכת חסר של עיבוד לא מודע הנובעת משימוש באמצעים לא רגישים מספיק לאפקט הלא מודע.</w:t>
        </w:r>
        <w:r w:rsidR="00F93E19">
          <w:rPr>
            <w:rFonts w:hint="cs"/>
            <w:rtl/>
            <w:lang w:eastAsia="ja-JP"/>
          </w:rPr>
          <w:t xml:space="preserve"> האמצעי הנפוץ ביותר ל</w:t>
        </w:r>
      </w:ins>
      <w:ins w:id="42" w:author="Chen Heller" w:date="2022-09-14T19:31:00Z">
        <w:r w:rsidR="00F93E19">
          <w:rPr>
            <w:rFonts w:hint="cs"/>
            <w:rtl/>
            <w:lang w:eastAsia="ja-JP"/>
          </w:rPr>
          <w:t xml:space="preserve">בחינה של אפקטים לא מודעים מדידת זמן </w:t>
        </w:r>
      </w:ins>
      <w:ins w:id="43" w:author="Chen Heller" w:date="2022-09-14T19:32:00Z">
        <w:r w:rsidR="003D73BC">
          <w:rPr>
            <w:rFonts w:hint="cs"/>
            <w:rtl/>
            <w:lang w:eastAsia="ja-JP"/>
          </w:rPr>
          <w:t>ה</w:t>
        </w:r>
      </w:ins>
      <w:ins w:id="44" w:author="Chen Heller" w:date="2022-09-14T19:31:00Z">
        <w:r w:rsidR="00F93E19">
          <w:rPr>
            <w:rFonts w:hint="cs"/>
            <w:rtl/>
            <w:lang w:eastAsia="ja-JP"/>
          </w:rPr>
          <w:t xml:space="preserve">תגובה </w:t>
        </w:r>
      </w:ins>
      <w:ins w:id="45" w:author="Chen Heller" w:date="2022-09-14T19:32:00Z">
        <w:r w:rsidR="003D73BC">
          <w:rPr>
            <w:rFonts w:hint="cs"/>
            <w:rtl/>
            <w:lang w:eastAsia="ja-JP"/>
          </w:rPr>
          <w:t>של תשובות הניתנות בא</w:t>
        </w:r>
      </w:ins>
      <w:ins w:id="46" w:author="Chen Heller" w:date="2022-09-14T19:31:00Z">
        <w:r w:rsidR="00F93E19">
          <w:rPr>
            <w:rFonts w:hint="cs"/>
            <w:rtl/>
            <w:lang w:eastAsia="ja-JP"/>
          </w:rPr>
          <w:t>מצעות מקלדת.</w:t>
        </w:r>
      </w:ins>
      <w:ins w:id="47" w:author="Chen Heller" w:date="2022-09-14T19:32:00Z">
        <w:r w:rsidR="003D73BC">
          <w:rPr>
            <w:rFonts w:hint="cs"/>
            <w:rtl/>
            <w:lang w:eastAsia="ja-JP"/>
          </w:rPr>
          <w:t xml:space="preserve"> אולם אמצעי זה בדרך כלל מפיק אפקטים קטנים מאוד ומסמן רק את התשובה הסופית ולא את ההליכים שהובילו אליה.</w:t>
        </w:r>
      </w:ins>
      <w:ins w:id="4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65711F74" w:rsidR="00521087" w:rsidRDefault="00AC5948" w:rsidP="00521087">
      <w:pPr>
        <w:bidi/>
        <w:rPr>
          <w:ins w:id="49" w:author="Chen Heller" w:date="2022-09-14T19:48:00Z"/>
          <w:rtl/>
          <w:lang w:eastAsia="ja-JP"/>
        </w:rPr>
      </w:pPr>
      <w:ins w:id="50" w:author="Chen Heller" w:date="2022-09-14T19:34:00Z">
        <w:r>
          <w:rPr>
            <w:rFonts w:hint="cs"/>
            <w:rtl/>
            <w:lang w:eastAsia="ja-JP"/>
          </w:rPr>
          <w:t xml:space="preserve">אולם, האם מעקב אחר תנועה אכן רגיש יותר לאפקטים לא מודעים מאשר מקלדת? </w:t>
        </w:r>
      </w:ins>
      <w:ins w:id="51" w:author="Chen Heller" w:date="2022-09-14T19:37:00Z">
        <w:r w:rsidR="00C465FF">
          <w:rPr>
            <w:rFonts w:hint="cs"/>
            <w:rtl/>
            <w:lang w:eastAsia="ja-JP"/>
          </w:rPr>
          <w:t>עד עתה</w:t>
        </w:r>
      </w:ins>
      <w:ins w:id="52" w:author="Chen Heller" w:date="2022-09-14T19:34:00Z">
        <w:r>
          <w:rPr>
            <w:rFonts w:hint="cs"/>
            <w:rtl/>
            <w:lang w:eastAsia="ja-JP"/>
          </w:rPr>
          <w:t xml:space="preserve">, מחקר אחד בלבד </w:t>
        </w:r>
      </w:ins>
      <w:ins w:id="53" w:author="Chen Heller" w:date="2022-09-14T19:35:00Z">
        <w:r>
          <w:rPr>
            <w:rFonts w:hint="cs"/>
            <w:rtl/>
            <w:lang w:eastAsia="ja-JP"/>
          </w:rPr>
          <w:t>השווה בין המדדים באופן ישיר ומצא אפקט לא מודע</w:t>
        </w:r>
      </w:ins>
      <w:ins w:id="54" w:author="Chen Heller" w:date="2022-09-14T19:37:00Z">
        <w:r w:rsidR="00C465FF">
          <w:rPr>
            <w:rFonts w:hint="cs"/>
            <w:rtl/>
            <w:lang w:eastAsia="ja-JP"/>
          </w:rPr>
          <w:t xml:space="preserve"> </w:t>
        </w:r>
      </w:ins>
      <w:ins w:id="55" w:author="Chen Heller" w:date="2022-09-14T19:38:00Z">
        <w:r w:rsidR="00C11D51">
          <w:rPr>
            <w:rFonts w:hint="cs"/>
            <w:rtl/>
            <w:lang w:eastAsia="ja-JP"/>
          </w:rPr>
          <w:t xml:space="preserve">מזערי באמצעות מקלדת אך משמעותי באמצעות שימוש בעכבר. </w:t>
        </w:r>
      </w:ins>
      <w:ins w:id="56" w:author="Chen Heller" w:date="2022-09-14T19:39:00Z">
        <w:r w:rsidR="00C11D51">
          <w:rPr>
            <w:rFonts w:hint="cs"/>
            <w:rtl/>
            <w:lang w:eastAsia="ja-JP"/>
          </w:rPr>
          <w:t xml:space="preserve">אולם, </w:t>
        </w:r>
      </w:ins>
      <w:ins w:id="57" w:author="Chen Heller" w:date="2022-09-14T19:41:00Z">
        <w:r w:rsidR="000F181B">
          <w:rPr>
            <w:rFonts w:hint="cs"/>
            <w:rtl/>
            <w:lang w:eastAsia="ja-JP"/>
          </w:rPr>
          <w:t xml:space="preserve">מדד המודעות כמו גם המערכת למעקב אחר תנועה </w:t>
        </w:r>
      </w:ins>
      <w:ins w:id="58" w:author="Chen Heller" w:date="2022-09-14T19:42:00Z">
        <w:r w:rsidR="0089705D">
          <w:rPr>
            <w:rFonts w:hint="cs"/>
            <w:rtl/>
            <w:lang w:eastAsia="ja-JP"/>
          </w:rPr>
          <w:t>בהם נעשה שימוש במחק</w:t>
        </w:r>
      </w:ins>
      <w:ins w:id="59" w:author="Chen Heller" w:date="2022-09-14T19:43:00Z">
        <w:r w:rsidR="0089705D">
          <w:rPr>
            <w:rFonts w:hint="cs"/>
            <w:rtl/>
            <w:lang w:eastAsia="ja-JP"/>
          </w:rPr>
          <w:t xml:space="preserve">ר זה הינם מוגבלים. </w:t>
        </w:r>
      </w:ins>
      <w:ins w:id="60" w:author="Chen Heller" w:date="2022-09-14T19:45:00Z">
        <w:r w:rsidR="004472AC">
          <w:rPr>
            <w:rFonts w:hint="cs"/>
            <w:rtl/>
            <w:lang w:eastAsia="ja-JP"/>
          </w:rPr>
          <w:t xml:space="preserve">מטרת התזה הנוכחית היא לבחון האם </w:t>
        </w:r>
      </w:ins>
      <w:ins w:id="61" w:author="Chen Heller" w:date="2022-09-14T19:46:00Z">
        <w:r w:rsidR="002D40B7">
          <w:rPr>
            <w:rFonts w:hint="cs"/>
            <w:rtl/>
            <w:lang w:eastAsia="ja-JP"/>
          </w:rPr>
          <w:t>ל</w:t>
        </w:r>
        <w:r w:rsidR="004472AC">
          <w:rPr>
            <w:rFonts w:hint="cs"/>
            <w:rtl/>
            <w:lang w:eastAsia="ja-JP"/>
          </w:rPr>
          <w:t xml:space="preserve">מעקב אחר תנועה </w:t>
        </w:r>
      </w:ins>
      <w:ins w:id="62" w:author="Chen Heller" w:date="2022-09-14T19:47:00Z">
        <w:r w:rsidR="002D40B7">
          <w:rPr>
            <w:rFonts w:hint="cs"/>
            <w:rtl/>
            <w:lang w:eastAsia="ja-JP"/>
          </w:rPr>
          <w:t xml:space="preserve">יש יתרון על פני מקלדת בנוגע </w:t>
        </w:r>
      </w:ins>
      <w:ins w:id="63" w:author="Chen Heller" w:date="2022-09-14T19:46:00Z">
        <w:r w:rsidR="004472AC">
          <w:rPr>
            <w:rFonts w:hint="cs"/>
            <w:rtl/>
            <w:lang w:eastAsia="ja-JP"/>
          </w:rPr>
          <w:t>לגילוי אפקטים לא מודעים</w:t>
        </w:r>
      </w:ins>
      <w:ins w:id="64" w:author="Chen Heller" w:date="2022-09-14T19:47:00Z">
        <w:r w:rsidR="002D40B7">
          <w:rPr>
            <w:rFonts w:hint="cs"/>
            <w:rtl/>
            <w:lang w:eastAsia="ja-JP"/>
          </w:rPr>
          <w:t xml:space="preserve">, </w:t>
        </w:r>
      </w:ins>
      <w:ins w:id="65" w:author="Chen Heller" w:date="2022-09-14T19:46:00Z">
        <w:r w:rsidR="004472AC">
          <w:rPr>
            <w:rFonts w:hint="cs"/>
            <w:rtl/>
            <w:lang w:eastAsia="ja-JP"/>
          </w:rPr>
          <w:t xml:space="preserve">תוך כדי </w:t>
        </w:r>
        <w:r w:rsidR="002D40B7">
          <w:rPr>
            <w:rFonts w:hint="cs"/>
            <w:rtl/>
            <w:lang w:eastAsia="ja-JP"/>
          </w:rPr>
          <w:t>התגברות על המגבלות</w:t>
        </w:r>
      </w:ins>
      <w:ins w:id="66" w:author="Chen Heller" w:date="2022-09-14T19:47:00Z">
        <w:r w:rsidR="002D40B7">
          <w:rPr>
            <w:rFonts w:hint="cs"/>
            <w:rtl/>
            <w:lang w:eastAsia="ja-JP"/>
          </w:rPr>
          <w:t xml:space="preserve"> </w:t>
        </w:r>
        <w:r w:rsidR="00D12C9C">
          <w:rPr>
            <w:rFonts w:hint="cs"/>
            <w:rtl/>
            <w:lang w:eastAsia="ja-JP"/>
          </w:rPr>
          <w:t>שהוזכרו לעיל</w:t>
        </w:r>
        <w:r w:rsidR="002D40B7">
          <w:rPr>
            <w:rFonts w:hint="cs"/>
            <w:rtl/>
            <w:lang w:eastAsia="ja-JP"/>
          </w:rPr>
          <w:t>.</w:t>
        </w:r>
      </w:ins>
    </w:p>
    <w:p w14:paraId="3FD08D71" w14:textId="111CFF04" w:rsidR="007D5385" w:rsidRDefault="007D5385" w:rsidP="007D5385">
      <w:pPr>
        <w:bidi/>
        <w:rPr>
          <w:ins w:id="67" w:author="Chen Heller" w:date="2022-09-14T19:47:00Z"/>
          <w:rFonts w:hint="cs"/>
          <w:rtl/>
          <w:lang w:eastAsia="ja-JP"/>
        </w:rPr>
      </w:pPr>
      <w:ins w:id="68" w:author="Chen Heller" w:date="2022-09-14T19:48:00Z">
        <w:r>
          <w:rPr>
            <w:rFonts w:hint="cs"/>
            <w:rtl/>
            <w:lang w:eastAsia="ja-JP"/>
          </w:rPr>
          <w:t xml:space="preserve">לשם כך, נעשה שימוש במדדים מקיפים למודעות יחד עם </w:t>
        </w:r>
      </w:ins>
      <w:ins w:id="69" w:author="Chen Heller" w:date="2022-09-14T19:52:00Z">
        <w:r w:rsidR="00A217AA">
          <w:rPr>
            <w:rFonts w:hint="cs"/>
            <w:rtl/>
            <w:lang w:eastAsia="ja-JP"/>
          </w:rPr>
          <w:t xml:space="preserve">אמצעים אינטואיטיביים למתן תגובה </w:t>
        </w:r>
      </w:ins>
      <w:ins w:id="70" w:author="Chen Heller" w:date="2022-09-14T19:49:00Z">
        <w:r w:rsidR="008668F3">
          <w:rPr>
            <w:rFonts w:hint="cs"/>
            <w:rtl/>
            <w:lang w:eastAsia="ja-JP"/>
          </w:rPr>
          <w:t xml:space="preserve">בסדרה של ארבעה ניסויים. </w:t>
        </w:r>
      </w:ins>
      <w:ins w:id="71"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72" w:author="Chen Heller" w:date="2022-09-14T19:52:00Z">
        <w:r w:rsidR="003B60CB">
          <w:rPr>
            <w:rFonts w:hint="cs"/>
            <w:rtl/>
            <w:lang w:eastAsia="ja-JP"/>
          </w:rPr>
          <w:t xml:space="preserve"> </w:t>
        </w:r>
      </w:ins>
      <w:ins w:id="73" w:author="Chen Heller" w:date="2022-09-14T19:53:00Z">
        <w:r w:rsidR="003B60CB">
          <w:rPr>
            <w:rFonts w:hint="cs"/>
            <w:rtl/>
            <w:lang w:eastAsia="ja-JP"/>
          </w:rPr>
          <w:t xml:space="preserve">מחקר אישוש רביעי השווה ישירות בין מתן תגובות באמצעות תנועות הושטה לבין מתן תגובות באמצעות מקלדת. </w:t>
        </w:r>
        <w:r w:rsidR="00D12DFB">
          <w:rPr>
            <w:rFonts w:hint="cs"/>
            <w:rtl/>
            <w:lang w:eastAsia="ja-JP"/>
          </w:rPr>
          <w:t>ארבעת המחקרים התבססו על המחקר הקלאסי ש</w:t>
        </w:r>
      </w:ins>
      <w:ins w:id="74" w:author="Chen Heller" w:date="2022-09-14T19:54:00Z">
        <w:r w:rsidR="00D12DFB">
          <w:rPr>
            <w:rFonts w:hint="cs"/>
            <w:rtl/>
            <w:lang w:eastAsia="ja-JP"/>
          </w:rPr>
          <w:t xml:space="preserve">ל דהאן ושותפים (2001) בו נבדקים </w:t>
        </w:r>
      </w:ins>
      <w:ins w:id="75" w:author="Chen Heller" w:date="2022-09-14T19:56:00Z">
        <w:r w:rsidR="00F47103">
          <w:rPr>
            <w:rFonts w:hint="cs"/>
            <w:rtl/>
            <w:lang w:eastAsia="ja-JP"/>
          </w:rPr>
          <w:t xml:space="preserve">סיווגו </w:t>
        </w:r>
      </w:ins>
      <w:ins w:id="76" w:author="Chen Heller" w:date="2022-09-14T19:54:00Z">
        <w:r w:rsidR="00D12DFB">
          <w:rPr>
            <w:rFonts w:hint="cs"/>
            <w:rtl/>
            <w:lang w:eastAsia="ja-JP"/>
          </w:rPr>
          <w:t xml:space="preserve">סמנטית מילת מטרה אשר </w:t>
        </w:r>
      </w:ins>
      <w:ins w:id="77" w:author="Chen Heller" w:date="2022-09-14T19:56:00Z">
        <w:r w:rsidR="00F47103">
          <w:rPr>
            <w:rFonts w:hint="cs"/>
            <w:rtl/>
            <w:lang w:eastAsia="ja-JP"/>
          </w:rPr>
          <w:t xml:space="preserve">עקבה אחרי </w:t>
        </w:r>
      </w:ins>
      <w:ins w:id="78"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79" w:author="Chen Heller" w:date="2022-09-14T19:57:00Z">
        <w:r w:rsidR="00CE1295">
          <w:rPr>
            <w:rFonts w:hint="cs"/>
            <w:rtl/>
            <w:lang w:eastAsia="ja-JP"/>
          </w:rPr>
          <w:t xml:space="preserve">זהה/שונה </w:t>
        </w:r>
        <w:r w:rsidR="00F47103">
          <w:rPr>
            <w:rFonts w:hint="cs"/>
            <w:rtl/>
            <w:lang w:eastAsia="ja-JP"/>
          </w:rPr>
          <w:t xml:space="preserve">שהוצגה </w:t>
        </w:r>
      </w:ins>
      <w:ins w:id="80" w:author="Chen Heller" w:date="2022-09-14T19:55:00Z">
        <w:r w:rsidR="00E81933">
          <w:rPr>
            <w:rFonts w:hint="cs"/>
            <w:rtl/>
            <w:lang w:eastAsia="ja-JP"/>
          </w:rPr>
          <w:t>באופן לא מודע.</w:t>
        </w:r>
      </w:ins>
      <w:ins w:id="81" w:author="Chen Heller" w:date="2022-09-14T19:57:00Z">
        <w:r w:rsidR="003900ED">
          <w:rPr>
            <w:rFonts w:hint="cs"/>
            <w:rtl/>
            <w:lang w:eastAsia="ja-JP"/>
          </w:rPr>
          <w:t xml:space="preserve"> הניסוי הראשון הפיק תוצאות שאינן מובהקות</w:t>
        </w:r>
      </w:ins>
      <w:ins w:id="82" w:author="Chen Heller" w:date="2022-09-14T19:58:00Z">
        <w:r w:rsidR="003900ED">
          <w:rPr>
            <w:rFonts w:hint="cs"/>
            <w:rtl/>
            <w:lang w:eastAsia="ja-JP"/>
          </w:rPr>
          <w:t>, כנראה בשל זמני התגובה הארוכים אשר אפשר לנבדקים.</w:t>
        </w:r>
        <w:r w:rsidR="00FD08CE">
          <w:rPr>
            <w:rFonts w:hint="cs"/>
            <w:rtl/>
            <w:lang w:eastAsia="ja-JP"/>
          </w:rPr>
          <w:t xml:space="preserve"> הניסוי השני הפחית את זמן התגוה המותר וחילק אותו למגבלת זמן על תחילת התנועה ומשך התנועה, וכמו כן הוסיף בלוק (</w:t>
        </w:r>
        <w:r w:rsidR="00FD08CE">
          <w:rPr>
            <w:lang w:eastAsia="ja-JP"/>
          </w:rPr>
          <w:t>block</w:t>
        </w:r>
        <w:r w:rsidR="00FD08CE">
          <w:rPr>
            <w:rFonts w:hint="cs"/>
            <w:rtl/>
            <w:lang w:eastAsia="ja-JP"/>
          </w:rPr>
          <w:t>) אימון נוסף</w:t>
        </w:r>
      </w:ins>
      <w:ins w:id="83"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84" w:author="Chen Heller" w:date="2022-09-14T20:00:00Z">
        <w:r w:rsidR="001A4C28">
          <w:rPr>
            <w:rFonts w:hint="cs"/>
            <w:rtl/>
            <w:lang w:eastAsia="ja-JP"/>
          </w:rPr>
          <w:t xml:space="preserve">כתוצאה </w:t>
        </w:r>
      </w:ins>
      <w:ins w:id="85" w:author="Chen Heller" w:date="2022-09-14T20:01:00Z">
        <w:r w:rsidR="001A4C28">
          <w:rPr>
            <w:rFonts w:hint="cs"/>
            <w:rtl/>
            <w:lang w:eastAsia="ja-JP"/>
          </w:rPr>
          <w:t>מקיצור זמן התגובה הנדרש,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86" w:author="Chen Heller" w:date="2022-09-14T20:02:00Z">
        <w:r w:rsidR="00791D2B">
          <w:rPr>
            <w:rFonts w:hint="cs"/>
            <w:rtl/>
            <w:lang w:eastAsia="ja-JP"/>
          </w:rPr>
          <w:t>פרד שנועד לשפר את זמני התגובה של הנבדקים. אף על פי</w:t>
        </w:r>
      </w:ins>
      <w:ins w:id="87" w:author="Chen Heller" w:date="2022-09-14T20:03:00Z">
        <w:r w:rsidR="00156308">
          <w:rPr>
            <w:rFonts w:hint="cs"/>
            <w:rtl/>
            <w:lang w:eastAsia="ja-JP"/>
          </w:rPr>
          <w:t xml:space="preserve"> שמספר החזרות הפסולות לא פחת, </w:t>
        </w:r>
      </w:ins>
      <w:ins w:id="88" w:author="Chen Heller" w:date="2022-09-14T20:04:00Z">
        <w:r w:rsidR="00702292">
          <w:rPr>
            <w:rFonts w:hint="cs"/>
            <w:rtl/>
            <w:lang w:eastAsia="ja-JP"/>
          </w:rPr>
          <w:t>ב</w:t>
        </w:r>
      </w:ins>
      <w:ins w:id="89" w:author="Chen Heller" w:date="2022-09-14T20:03:00Z">
        <w:r w:rsidR="00156308">
          <w:rPr>
            <w:rFonts w:hint="cs"/>
            <w:rtl/>
            <w:lang w:eastAsia="ja-JP"/>
          </w:rPr>
          <w:t xml:space="preserve">ניסוי 3 </w:t>
        </w:r>
      </w:ins>
      <w:ins w:id="90" w:author="Chen Heller" w:date="2022-09-14T20:04:00Z">
        <w:r w:rsidR="00702292">
          <w:rPr>
            <w:rFonts w:hint="cs"/>
            <w:rtl/>
            <w:lang w:eastAsia="ja-JP"/>
          </w:rPr>
          <w:t>התגלה רמז להבדל בין תנאי הניסוי אשר סימ</w:t>
        </w:r>
      </w:ins>
      <w:ins w:id="91" w:author="Chen Heller" w:date="2022-09-14T20:05:00Z">
        <w:r w:rsidR="00702292">
          <w:rPr>
            <w:rFonts w:hint="cs"/>
            <w:rtl/>
            <w:lang w:eastAsia="ja-JP"/>
          </w:rPr>
          <w:t xml:space="preserve">ל </w:t>
        </w:r>
      </w:ins>
      <w:ins w:id="92" w:author="Chen Heller" w:date="2022-09-14T20:04:00Z">
        <w:r w:rsidR="00702292">
          <w:rPr>
            <w:rFonts w:hint="cs"/>
            <w:rtl/>
            <w:lang w:eastAsia="ja-JP"/>
          </w:rPr>
          <w:t>עיבוד לא מודע</w:t>
        </w:r>
      </w:ins>
      <w:ins w:id="93" w:author="Chen Heller" w:date="2022-09-14T20:03:00Z">
        <w:r w:rsidR="00156308">
          <w:rPr>
            <w:rFonts w:hint="cs"/>
            <w:rtl/>
            <w:lang w:eastAsia="ja-JP"/>
          </w:rPr>
          <w:t>.</w:t>
        </w:r>
      </w:ins>
      <w:ins w:id="94"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95" w:author="Chen Heller" w:date="2022-09-14T20:06:00Z">
        <w:r w:rsidR="0055300D">
          <w:rPr>
            <w:rFonts w:hint="cs"/>
            <w:rtl/>
            <w:lang w:eastAsia="ja-JP"/>
          </w:rPr>
          <w:t>ש</w:t>
        </w:r>
      </w:ins>
      <w:ins w:id="96" w:author="Chen Heller" w:date="2022-09-14T20:07:00Z">
        <w:r w:rsidR="00D26B4E">
          <w:rPr>
            <w:rFonts w:hint="cs"/>
            <w:rtl/>
            <w:lang w:eastAsia="ja-JP"/>
          </w:rPr>
          <w:t>ת</w:t>
        </w:r>
      </w:ins>
      <w:ins w:id="97" w:author="Chen Heller" w:date="2022-09-14T20:06:00Z">
        <w:r w:rsidR="0055300D">
          <w:rPr>
            <w:rFonts w:hint="cs"/>
            <w:rtl/>
            <w:lang w:eastAsia="ja-JP"/>
          </w:rPr>
          <w:t xml:space="preserve">י </w:t>
        </w:r>
      </w:ins>
      <w:ins w:id="98" w:author="Chen Heller" w:date="2022-09-14T20:07:00Z">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w:t>
        </w:r>
      </w:ins>
      <w:ins w:id="99" w:author="Chen Heller" w:date="2022-09-14T20:08:00Z">
        <w:r w:rsidR="005918CC">
          <w:rPr>
            <w:rFonts w:hint="cs"/>
            <w:rtl/>
            <w:lang w:eastAsia="ja-JP"/>
          </w:rPr>
          <w:t xml:space="preserve">תי המטלות חשפו אפקט לא מודע, אשר בשילוב עם המדדים הנוקשים למודעות, מספקים עדות לקיום של עיבוד לא מודע שאינה קלה להפרכה. </w:t>
        </w:r>
      </w:ins>
      <w:ins w:id="100"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01" w:author="Chen Heller" w:date="2022-09-14T20:10:00Z">
        <w:r w:rsidR="00B77430">
          <w:rPr>
            <w:rFonts w:hint="cs"/>
            <w:rtl/>
            <w:lang w:eastAsia="ja-JP"/>
          </w:rPr>
          <w:t>לסיום נדונות הצעות לשיפור מערך הניסוי אשר יכולות לשפר אף יותר את הרגישות של מעקב אחר תנועה לעיבוד לא מודע.</w:t>
        </w:r>
      </w:ins>
    </w:p>
    <w:p w14:paraId="313F963F" w14:textId="77777777" w:rsidR="00D12C9C" w:rsidRPr="00371267" w:rsidRDefault="00D12C9C" w:rsidP="00D12C9C">
      <w:pPr>
        <w:bidi/>
        <w:rPr>
          <w:ins w:id="102" w:author="Chen Heller" w:date="2022-09-14T19:23:00Z"/>
          <w:rFonts w:hint="cs"/>
          <w:rtl/>
          <w:lang w:eastAsia="ja-JP"/>
          <w:rPrChange w:id="103" w:author="Chen Heller" w:date="2022-09-14T19:23:00Z">
            <w:rPr>
              <w:ins w:id="104" w:author="Chen Heller" w:date="2022-09-14T19:23:00Z"/>
              <w:rFonts w:hint="cs"/>
              <w:rtl/>
              <w:lang w:bidi="he-IL"/>
            </w:rPr>
          </w:rPrChange>
        </w:rPr>
        <w:pPrChange w:id="105" w:author="Chen Heller" w:date="2022-09-14T19:47:00Z">
          <w:pPr>
            <w:pStyle w:val="Heading2"/>
          </w:pPr>
        </w:pPrChange>
      </w:pPr>
    </w:p>
    <w:p w14:paraId="56434494" w14:textId="3ABDE493" w:rsidR="00337559" w:rsidRDefault="00337559" w:rsidP="006238E0">
      <w:pPr>
        <w:pStyle w:val="Heading2"/>
        <w:rPr>
          <w:lang w:bidi="he-IL"/>
        </w:rPr>
      </w:pPr>
      <w:commentRangeStart w:id="106"/>
      <w:r>
        <w:lastRenderedPageBreak/>
        <w:t>Abstract</w:t>
      </w:r>
      <w:bookmarkEnd w:id="24"/>
      <w:commentRangeEnd w:id="106"/>
      <w:r w:rsidR="00381259">
        <w:rPr>
          <w:rStyle w:val="CommentReference"/>
          <w:rFonts w:asciiTheme="majorBidi" w:eastAsiaTheme="minorEastAsia" w:hAnsiTheme="majorBidi" w:cstheme="majorBidi"/>
          <w:b w:val="0"/>
          <w:bCs w:val="0"/>
          <w:lang w:eastAsia="en-US" w:bidi="he-IL"/>
        </w:rPr>
        <w:commentReference w:id="106"/>
      </w:r>
    </w:p>
    <w:p w14:paraId="7C352F4A" w14:textId="536BFFB3" w:rsidR="003D683E" w:rsidRDefault="000904B3" w:rsidP="00AA7E94">
      <w:pPr>
        <w:ind w:firstLine="0"/>
      </w:pPr>
      <w:bookmarkStart w:id="107"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08"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07"/>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9" w:name="_Toc114053517"/>
      <w:r w:rsidRPr="00BF08EE">
        <w:lastRenderedPageBreak/>
        <w:t>Introduction</w:t>
      </w:r>
      <w:bookmarkEnd w:id="109"/>
    </w:p>
    <w:bookmarkEnd w:id="2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10" w:name="_Toc114053518"/>
      <w:r>
        <w:t>Contradicting findings</w:t>
      </w:r>
      <w:bookmarkEnd w:id="110"/>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11" w:name="_Toc114053519"/>
      <w:r>
        <w:t xml:space="preserve">Explaining The </w:t>
      </w:r>
      <w:r w:rsidR="00FC0D0A">
        <w:t>D</w:t>
      </w:r>
      <w:r>
        <w:t xml:space="preserve">iscrepancy between </w:t>
      </w:r>
      <w:r w:rsidR="00FC0D0A">
        <w:t>F</w:t>
      </w:r>
      <w:r>
        <w:t>indings</w:t>
      </w:r>
      <w:bookmarkEnd w:id="111"/>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2" w:name="_Toc114053520"/>
      <w:r>
        <w:t xml:space="preserve">Comparing </w:t>
      </w:r>
      <w:r w:rsidR="006E4F8B">
        <w:t xml:space="preserve">Motion </w:t>
      </w:r>
      <w:r>
        <w:t>T</w:t>
      </w:r>
      <w:r w:rsidR="006E4F8B">
        <w:t xml:space="preserve">racking </w:t>
      </w:r>
      <w:r>
        <w:t>with K</w:t>
      </w:r>
      <w:r w:rsidR="006E4F8B">
        <w:t>eyboard</w:t>
      </w:r>
      <w:r>
        <w:t xml:space="preserve"> Response</w:t>
      </w:r>
      <w:bookmarkEnd w:id="112"/>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13" w:name="_Toc114053521"/>
      <w:r>
        <w:t>Prev</w:t>
      </w:r>
      <w:r w:rsidR="00C71547">
        <w:t>ious</w:t>
      </w:r>
      <w:r>
        <w:t xml:space="preserve"> </w:t>
      </w:r>
      <w:r w:rsidR="000438C2">
        <w:t>Priming Findings Made with Motion Tracking</w:t>
      </w:r>
      <w:bookmarkEnd w:id="113"/>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14" w:name="_Hlk110934244"/>
      <w:r w:rsidR="006C164D">
        <w:t xml:space="preserve">When responses were given via a keyboard, </w:t>
      </w:r>
      <w:bookmarkEnd w:id="11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15" w:name="_Toc114053522"/>
      <w:r>
        <w:t>Current Research</w:t>
      </w:r>
      <w:bookmarkEnd w:id="115"/>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16" w:name="_Toc114053523"/>
      <w:r>
        <w:t>Pilot Experiment</w:t>
      </w:r>
      <w:r w:rsidR="00ED60E1">
        <w:t xml:space="preserve"> 1</w:t>
      </w:r>
      <w:bookmarkEnd w:id="116"/>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17" w:name="_Toc114053524"/>
      <w:r>
        <w:t>Methods</w:t>
      </w:r>
      <w:bookmarkEnd w:id="117"/>
    </w:p>
    <w:p w14:paraId="0D1ADB73" w14:textId="0498850D" w:rsidR="002057FC" w:rsidRPr="00C0305E" w:rsidRDefault="002057FC" w:rsidP="006238E0">
      <w:pPr>
        <w:pStyle w:val="Heading4"/>
      </w:pPr>
      <w:bookmarkStart w:id="118" w:name="_Toc114053525"/>
      <w:r w:rsidRPr="00C0305E">
        <w:t>Participants</w:t>
      </w:r>
      <w:bookmarkEnd w:id="118"/>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19" w:name="_Toc114053526"/>
      <w:r>
        <w:t>Stimuli</w:t>
      </w:r>
      <w:bookmarkEnd w:id="119"/>
    </w:p>
    <w:p w14:paraId="3CEDC9CA" w14:textId="26957CCE" w:rsidR="00647384" w:rsidRDefault="00C3440C" w:rsidP="00D94A6E">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20"/>
      <w:commentRangeStart w:id="121"/>
      <w:r>
        <w:t>ref</w:t>
      </w:r>
      <w:commentRangeEnd w:id="120"/>
      <w:r w:rsidR="0071391D">
        <w:rPr>
          <w:rStyle w:val="CommentReference"/>
        </w:rPr>
        <w:commentReference w:id="120"/>
      </w:r>
      <w:commentRangeEnd w:id="121"/>
      <w:r w:rsidR="00D94A6E">
        <w:rPr>
          <w:rStyle w:val="CommentReference"/>
        </w:rPr>
        <w:commentReference w:id="121"/>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22" w:name="_Toc114053527"/>
      <w:r>
        <w:lastRenderedPageBreak/>
        <w:t>Apparatus</w:t>
      </w:r>
      <w:bookmarkEnd w:id="122"/>
    </w:p>
    <w:p w14:paraId="7405EC60" w14:textId="0BDD5C97" w:rsidR="007846C7" w:rsidRPr="007846C7" w:rsidRDefault="007846C7" w:rsidP="003B5D17">
      <w:pPr>
        <w:ind w:firstLine="0"/>
      </w:pPr>
      <w:r w:rsidRPr="007846C7">
        <w:t xml:space="preserve">The stimulus </w:t>
      </w:r>
      <w:r w:rsidR="00984883">
        <w:t>was</w:t>
      </w:r>
      <w:r w:rsidRPr="007846C7">
        <w:t xml:space="preserve"> displayed on a VPIXX monitor (VIEWPixx /3D Lite LCD display and data acquisition system, version 3.7.6287) using Matlab R2020b and </w:t>
      </w:r>
      <w:commentRangeStart w:id="123"/>
      <w:commentRangeStart w:id="124"/>
      <w:r w:rsidRPr="007846C7">
        <w:t>Psychtoolbox 3.0.18</w:t>
      </w:r>
      <w:commentRangeEnd w:id="123"/>
      <w:r w:rsidR="00D44B6C">
        <w:rPr>
          <w:rStyle w:val="CommentReference"/>
        </w:rPr>
        <w:commentReference w:id="123"/>
      </w:r>
      <w:commentRangeEnd w:id="124"/>
      <w:r w:rsidR="003B5D17">
        <w:rPr>
          <w:rStyle w:val="CommentReference"/>
        </w:rPr>
        <w:commentReference w:id="124"/>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at a sampling rate of 120Hz. The coordinates </w:t>
      </w:r>
      <w:r w:rsidR="001B6994">
        <w:t xml:space="preserve">were </w:t>
      </w:r>
      <w:r w:rsidRPr="007846C7">
        <w:t>broadcasted online to a NatNet client 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25" w:name="_Ref113902132"/>
      <w:r>
        <w:t xml:space="preserve">Figure </w:t>
      </w:r>
      <w:r w:rsidR="00000000">
        <w:fldChar w:fldCharType="begin"/>
      </w:r>
      <w:r w:rsidR="00000000">
        <w:instrText xml:space="preserve"> SEQ Figure \* ARABIC </w:instrText>
      </w:r>
      <w:r w:rsidR="00000000">
        <w:fldChar w:fldCharType="separate"/>
      </w:r>
      <w:r w:rsidR="007E2512">
        <w:rPr>
          <w:noProof/>
        </w:rPr>
        <w:t>1</w:t>
      </w:r>
      <w:r w:rsidR="00000000">
        <w:rPr>
          <w:noProof/>
        </w:rPr>
        <w:fldChar w:fldCharType="end"/>
      </w:r>
      <w:bookmarkEnd w:id="125"/>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26" w:name="_Toc114053528"/>
      <w:r>
        <w:t>Procedure</w:t>
      </w:r>
      <w:bookmarkEnd w:id="126"/>
    </w:p>
    <w:p w14:paraId="006ADC8A" w14:textId="79FFA58E" w:rsidR="00400416" w:rsidRPr="00400416" w:rsidRDefault="00400416" w:rsidP="00723227">
      <w:pPr>
        <w:ind w:firstLine="0"/>
      </w:pPr>
      <w:r w:rsidRPr="00400416">
        <w:lastRenderedPageBreak/>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27" w:name="_Ref113902081"/>
      <w:r>
        <w:t xml:space="preserve">Figure </w:t>
      </w:r>
      <w:r w:rsidR="00000000">
        <w:fldChar w:fldCharType="begin"/>
      </w:r>
      <w:r w:rsidR="00000000">
        <w:instrText xml:space="preserve"> SEQ Figure \* ARABIC </w:instrText>
      </w:r>
      <w:r w:rsidR="00000000">
        <w:fldChar w:fldCharType="separate"/>
      </w:r>
      <w:r w:rsidR="007E2512">
        <w:rPr>
          <w:noProof/>
        </w:rPr>
        <w:t>2</w:t>
      </w:r>
      <w:r w:rsidR="00000000">
        <w:rPr>
          <w:noProof/>
        </w:rPr>
        <w:fldChar w:fldCharType="end"/>
      </w:r>
      <w:bookmarkEnd w:id="127"/>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28" w:name="_Toc114053529"/>
      <w:r>
        <w:t>Trajectory p</w:t>
      </w:r>
      <w:r w:rsidR="00B33642">
        <w:t>reprocessing</w:t>
      </w:r>
      <w:bookmarkEnd w:id="128"/>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 xml:space="preserve">traveled along the axis perpendicular to the screen (Z axis). To do so, a B-spline of </w:t>
      </w:r>
      <w:r>
        <w:lastRenderedPageBreak/>
        <w:t>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29" w:name="_Toc114053530"/>
      <w:r>
        <w:t>Variables extraction</w:t>
      </w:r>
      <w:bookmarkEnd w:id="129"/>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130" w:name="_Toc114053531"/>
      <w:r>
        <w:t>Exclusion criteria</w:t>
      </w:r>
      <w:bookmarkEnd w:id="130"/>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w:t>
      </w:r>
      <w:r w:rsidR="0041233D">
        <w:lastRenderedPageBreak/>
        <w:t xml:space="preserve">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131" w:name="_Toc114053532"/>
      <w:r>
        <w:t>Results</w:t>
      </w:r>
      <w:bookmarkEnd w:id="131"/>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3508084" w:rsidR="004D5003" w:rsidRDefault="00EE27A0" w:rsidP="00F64333">
      <w:r>
        <w:t>Congruency effect</w:t>
      </w:r>
      <w:r w:rsidR="00AF0D06">
        <w:t>:</w:t>
      </w:r>
      <w:r>
        <w:t xml:space="preserve"> </w:t>
      </w:r>
      <w:ins w:id="132" w:author="Chen Heller" w:date="2022-09-14T12:03:00Z">
        <w:r w:rsidR="001A3124">
          <w:t xml:space="preserve">All the comparisons between the congruent and incongruent conditions in </w:t>
        </w:r>
      </w:ins>
      <w:ins w:id="133" w:author="Chen Heller" w:date="2022-09-14T12:04:00Z">
        <w:r w:rsidR="001A3124">
          <w:t xml:space="preserve">all four experiments were corrected for multiple comparisons </w:t>
        </w:r>
        <w:r w:rsidR="001A3124">
          <w:t xml:space="preserve">using the Tree-BH </w:t>
        </w:r>
      </w:ins>
      <w:ins w:id="134" w:author="Chen Heller" w:date="2022-09-14T12:05:00Z">
        <w:r w:rsidR="00BB4D09">
          <w:t>(</w:t>
        </w:r>
      </w:ins>
      <w:ins w:id="135" w:author="Chen Heller" w:date="2022-09-14T12:16:00Z">
        <w:r w:rsidR="00D27F4B">
          <w:fldChar w:fldCharType="begin"/>
        </w:r>
        <w:r w:rsidR="00D27F4B">
          <w:instrText xml:space="preserve"> REF _Ref114050197 \h </w:instrText>
        </w:r>
      </w:ins>
      <w:r w:rsidR="00D27F4B">
        <w:fldChar w:fldCharType="separate"/>
      </w:r>
      <w:ins w:id="136" w:author="Chen Heller" w:date="2022-09-14T12:16:00Z">
        <w:r w:rsidR="00D27F4B">
          <w:t xml:space="preserve">Supplementary Figure </w:t>
        </w:r>
        <w:r w:rsidR="00D27F4B">
          <w:rPr>
            <w:noProof/>
          </w:rPr>
          <w:t>1</w:t>
        </w:r>
        <w:r w:rsidR="00D27F4B">
          <w:fldChar w:fldCharType="end"/>
        </w:r>
      </w:ins>
      <w:ins w:id="137" w:author="Chen Heller" w:date="2022-09-14T12:15:00Z">
        <w:r w:rsidR="00D27F4B">
          <w:t xml:space="preserve">) </w:t>
        </w:r>
      </w:ins>
      <w:ins w:id="138"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139" w:author="Chen Heller" w:date="2022-09-14T12:16:00Z">
        <w:r w:rsidR="00754A46">
          <w:t xml:space="preserve">. </w:t>
        </w:r>
      </w:ins>
      <w:ins w:id="140" w:author="Chen Heller" w:date="2022-09-14T12:17:00Z">
        <w:r w:rsidR="00754A46">
          <w:t xml:space="preserve">In addition, normality of the residuals was tested with a QQ-plot and </w:t>
        </w:r>
        <w:r w:rsidR="00145C16">
          <w:t>variables</w:t>
        </w:r>
      </w:ins>
      <w:ins w:id="141" w:author="Chen Heller" w:date="2022-09-14T12:18:00Z">
        <w:r w:rsidR="00145C16">
          <w:t xml:space="preserve"> that did not pass it were </w:t>
        </w:r>
      </w:ins>
      <w:del w:id="142" w:author="Chen Heller" w:date="2022-09-14T12:18:00Z">
        <w:r w:rsidR="008043D7" w:rsidDel="00145C16">
          <w:delText xml:space="preserve">The traveled distance variable as well as the movement duration </w:delText>
        </w:r>
      </w:del>
      <w:del w:id="143" w:author="Chen Heller" w:date="2022-09-14T10:45:00Z">
        <w:r w:rsidR="008043D7" w:rsidDel="00C85A7F">
          <w:delText xml:space="preserve">and frequency of COM </w:delText>
        </w:r>
      </w:del>
      <w:del w:id="144" w:author="Chen Heller" w:date="2022-09-14T12:18:00Z">
        <w:r w:rsidR="008043D7" w:rsidDel="00145C16">
          <w:delText xml:space="preserve">variables </w:delText>
        </w:r>
        <w:r w:rsidR="00723227" w:rsidDel="00145C16">
          <w:delText xml:space="preserve">were </w:delText>
        </w:r>
      </w:del>
      <w:r w:rsidR="008043D7">
        <w:t>tested with a permutation test</w:t>
      </w:r>
      <w:ins w:id="145" w:author="Chen Heller" w:date="2022-09-14T12:23:00Z">
        <w:r w:rsidR="00006F56">
          <w:t xml:space="preserve"> (For a listof violating variables see </w:t>
        </w:r>
        <w:commentRangeStart w:id="146"/>
        <w:r w:rsidR="0019704E">
          <w:t>ref</w:t>
        </w:r>
        <w:commentRangeEnd w:id="146"/>
        <w:r w:rsidR="0019704E">
          <w:rPr>
            <w:rStyle w:val="CommentReference"/>
          </w:rPr>
          <w:commentReference w:id="146"/>
        </w:r>
        <w:r w:rsidR="0019704E">
          <w:t>)</w:t>
        </w:r>
      </w:ins>
      <w:r w:rsidR="008043D7">
        <w:t xml:space="preserve"> [</w:t>
      </w:r>
      <w:commentRangeStart w:id="147"/>
      <w:r w:rsidR="008043D7">
        <w:t>ref to Mattan's package</w:t>
      </w:r>
      <w:commentRangeEnd w:id="147"/>
      <w:r w:rsidR="00CB58A8">
        <w:rPr>
          <w:rStyle w:val="CommentReference"/>
        </w:rPr>
        <w:commentReference w:id="147"/>
      </w:r>
      <w:r w:rsidR="008043D7">
        <w:t>]</w:t>
      </w:r>
      <w:del w:id="148" w:author="Chen Heller" w:date="2022-09-14T12:18:00Z">
        <w:r w:rsidR="008043D7" w:rsidDel="00145C16">
          <w:delText xml:space="preserve"> since they violated the normality assumption</w:delText>
        </w:r>
      </w:del>
      <w:commentRangeStart w:id="149"/>
      <w:commentRangeStart w:id="150"/>
      <w:commentRangeStart w:id="151"/>
      <w:commentRangeStart w:id="152"/>
      <w:r w:rsidR="008043D7">
        <w:t>.</w:t>
      </w:r>
      <w:commentRangeEnd w:id="149"/>
      <w:r w:rsidR="00723227">
        <w:rPr>
          <w:rStyle w:val="CommentReference"/>
        </w:rPr>
        <w:commentReference w:id="149"/>
      </w:r>
      <w:commentRangeEnd w:id="150"/>
      <w:r w:rsidR="000A6A44">
        <w:rPr>
          <w:rStyle w:val="CommentReference"/>
        </w:rPr>
        <w:commentReference w:id="150"/>
      </w:r>
      <w:commentRangeEnd w:id="151"/>
      <w:r w:rsidR="00965216">
        <w:rPr>
          <w:rStyle w:val="CommentReference"/>
        </w:rPr>
        <w:commentReference w:id="151"/>
      </w:r>
      <w:commentRangeEnd w:id="152"/>
      <w:r w:rsidR="00783C99">
        <w:rPr>
          <w:rStyle w:val="CommentReference"/>
        </w:rPr>
        <w:commentReference w:id="152"/>
      </w:r>
      <w:r w:rsidR="008043D7">
        <w:t xml:space="preserve"> </w:t>
      </w:r>
      <w:del w:id="153"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154"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155" w:author="Chen Heller" w:date="2022-09-14T12:19:00Z">
        <w:r w:rsidR="00723227" w:rsidDel="00783C99">
          <w:delText>,</w:delText>
        </w:r>
        <w:r w:rsidR="006F08A1" w:rsidDel="00783C99">
          <w:delText xml:space="preserve"> </w:delText>
        </w:r>
        <w:r w:rsidR="00355822" w:rsidDel="00783C99">
          <w:delText>n</w:delText>
        </w:r>
      </w:del>
      <w:ins w:id="156" w:author="Chen Heller" w:date="2022-09-14T12:19:00Z">
        <w:r w:rsidR="00783C99">
          <w:t>N</w:t>
        </w:r>
      </w:ins>
      <w:r w:rsidR="00355822">
        <w:t xml:space="preserve">o significant difference was found between the congruent and incongruent conditions </w:t>
      </w:r>
      <w:r w:rsidR="007C11A2">
        <w:t>i</w:t>
      </w:r>
      <w:r w:rsidR="00355822">
        <w:t>n any of the dependent variable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157"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r w:rsidR="00C60609">
        <w:t xml:space="preserve"> in the incongruent condition</w:t>
      </w:r>
      <w:r w:rsidR="00935BF6">
        <w:t xml:space="preserve"> (</w:t>
      </w:r>
      <w:r w:rsidR="00935BF6">
        <w:fldChar w:fldCharType="begin"/>
      </w:r>
      <w:r w:rsidR="00935BF6">
        <w:instrText xml:space="preserve"> REF _Ref114067851 \h </w:instrText>
      </w:r>
      <w:r w:rsidR="00935BF6">
        <w:fldChar w:fldCharType="separate"/>
      </w:r>
      <w:ins w:id="158" w:author="Chen Heller" w:date="2022-09-14T17:04:00Z">
        <w:r w:rsidR="00935BF6">
          <w:t xml:space="preserve">Table </w:t>
        </w:r>
      </w:ins>
      <w:ins w:id="159" w:author="Chen Heller" w:date="2022-09-14T17:06:00Z">
        <w:r w:rsidR="00935BF6">
          <w:rPr>
            <w:noProof/>
          </w:rPr>
          <w:t>1</w:t>
        </w:r>
      </w:ins>
      <w:r w:rsidR="00935BF6">
        <w:fldChar w:fldCharType="end"/>
      </w:r>
      <w:r w:rsidR="00935BF6">
        <w:t>).</w:t>
      </w:r>
      <w:del w:id="160"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161" w:author="Chen Heller" w:date="2022-09-14T10:50:00Z">
        <w:r w:rsidR="00EC601F" w:rsidDel="00EF531A">
          <w:delText>0.</w:delText>
        </w:r>
        <w:r w:rsidR="008776A8" w:rsidDel="00EF531A">
          <w:delText>02</w:delText>
        </w:r>
      </w:del>
      <w:del w:id="162" w:author="Chen Heller" w:date="2022-09-14T15:40:00Z">
        <w:r w:rsidR="00EC601F" w:rsidDel="007D4EDB">
          <w:delText>, 0.</w:delText>
        </w:r>
      </w:del>
      <w:del w:id="163" w:author="Chen Heller" w:date="2022-09-14T10:50:00Z">
        <w:r w:rsidR="008776A8" w:rsidDel="00EF531A">
          <w:delText>03</w:delText>
        </w:r>
      </w:del>
      <w:del w:id="164"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rsidP="004545CA">
      <w:pPr>
        <w:pStyle w:val="Caption"/>
        <w:keepNext/>
        <w:rPr>
          <w:ins w:id="165" w:author="Chen Heller" w:date="2022-09-14T17:04:00Z"/>
        </w:rPr>
        <w:pPrChange w:id="166" w:author="Chen Heller" w:date="2022-09-14T17:04:00Z">
          <w:pPr/>
        </w:pPrChange>
      </w:pPr>
      <w:bookmarkStart w:id="167" w:name="_Ref114067851"/>
      <w:ins w:id="168" w:author="Chen Heller" w:date="2022-09-14T17:04:00Z">
        <w:r>
          <w:lastRenderedPageBreak/>
          <w:t xml:space="preserve">Table </w:t>
        </w:r>
        <w:r>
          <w:fldChar w:fldCharType="begin"/>
        </w:r>
        <w:r>
          <w:instrText xml:space="preserve"> SEQ Table \* ARABIC </w:instrText>
        </w:r>
      </w:ins>
      <w:r>
        <w:fldChar w:fldCharType="separate"/>
      </w:r>
      <w:ins w:id="169" w:author="Chen Heller" w:date="2022-09-14T17:06:00Z">
        <w:r w:rsidR="002436A8">
          <w:rPr>
            <w:noProof/>
          </w:rPr>
          <w:t>1</w:t>
        </w:r>
      </w:ins>
      <w:ins w:id="170" w:author="Chen Heller" w:date="2022-09-14T17:04:00Z">
        <w:r>
          <w:fldChar w:fldCharType="end"/>
        </w:r>
        <w:bookmarkEnd w:id="167"/>
        <w:r>
          <w:t>.</w:t>
        </w:r>
        <w:r w:rsidR="00401F39">
          <w:t xml:space="preserve"> Results of Experiment 1</w:t>
        </w:r>
      </w:ins>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126"/>
        <w:gridCol w:w="1843"/>
        <w:gridCol w:w="1843"/>
        <w:gridCol w:w="709"/>
        <w:gridCol w:w="992"/>
        <w:gridCol w:w="1417"/>
        <w:gridCol w:w="709"/>
        <w:tblGridChange w:id="171">
          <w:tblGrid>
            <w:gridCol w:w="284"/>
            <w:gridCol w:w="2126"/>
            <w:gridCol w:w="1843"/>
            <w:gridCol w:w="1843"/>
            <w:gridCol w:w="709"/>
            <w:gridCol w:w="992"/>
            <w:gridCol w:w="1417"/>
            <w:gridCol w:w="709"/>
          </w:tblGrid>
        </w:tblGridChange>
      </w:tblGrid>
      <w:tr w:rsidR="00DC6616" w14:paraId="026EA126" w14:textId="77777777" w:rsidTr="00EA2CED">
        <w:trPr>
          <w:trHeight w:val="510"/>
          <w:ins w:id="172" w:author="Chen Heller" w:date="2022-09-14T21:54:00Z"/>
        </w:trPr>
        <w:tc>
          <w:tcPr>
            <w:tcW w:w="284" w:type="dxa"/>
          </w:tcPr>
          <w:p w14:paraId="0DBA713A" w14:textId="77777777" w:rsidR="00DC6616" w:rsidRDefault="00DC6616" w:rsidP="00EA2CED">
            <w:pPr>
              <w:ind w:firstLine="0"/>
              <w:rPr>
                <w:ins w:id="173" w:author="Chen Heller" w:date="2022-09-14T21:54:00Z"/>
              </w:rPr>
            </w:pPr>
          </w:p>
        </w:tc>
        <w:tc>
          <w:tcPr>
            <w:tcW w:w="2126" w:type="dxa"/>
          </w:tcPr>
          <w:p w14:paraId="44966F39" w14:textId="77777777" w:rsidR="00DC6616" w:rsidRDefault="00DC6616" w:rsidP="00EA2CED">
            <w:pPr>
              <w:ind w:firstLine="0"/>
              <w:rPr>
                <w:ins w:id="174" w:author="Chen Heller" w:date="2022-09-14T21:54:00Z"/>
              </w:rPr>
            </w:pPr>
          </w:p>
        </w:tc>
        <w:tc>
          <w:tcPr>
            <w:tcW w:w="1843" w:type="dxa"/>
            <w:tcBorders>
              <w:bottom w:val="single" w:sz="12" w:space="0" w:color="auto"/>
            </w:tcBorders>
          </w:tcPr>
          <w:p w14:paraId="5A35BD8A" w14:textId="77777777" w:rsidR="00DC6616" w:rsidRPr="00EA2CED" w:rsidRDefault="00DC6616" w:rsidP="00EA2CED">
            <w:pPr>
              <w:ind w:firstLine="0"/>
              <w:jc w:val="center"/>
              <w:rPr>
                <w:ins w:id="175" w:author="Chen Heller" w:date="2022-09-14T21:54:00Z"/>
                <w:b/>
                <w:bCs/>
              </w:rPr>
            </w:pPr>
            <w:ins w:id="176" w:author="Chen Heller" w:date="2022-09-14T21:54:00Z">
              <w:r w:rsidRPr="00EA2CED">
                <w:rPr>
                  <w:b/>
                  <w:bCs/>
                </w:rPr>
                <w:t>Congruent</w:t>
              </w:r>
            </w:ins>
          </w:p>
        </w:tc>
        <w:tc>
          <w:tcPr>
            <w:tcW w:w="1843" w:type="dxa"/>
            <w:tcBorders>
              <w:bottom w:val="single" w:sz="12" w:space="0" w:color="auto"/>
            </w:tcBorders>
          </w:tcPr>
          <w:p w14:paraId="5AB53D2F" w14:textId="77777777" w:rsidR="00DC6616" w:rsidRPr="00EA2CED" w:rsidRDefault="00DC6616" w:rsidP="00EA2CED">
            <w:pPr>
              <w:ind w:firstLine="0"/>
              <w:rPr>
                <w:ins w:id="177" w:author="Chen Heller" w:date="2022-09-14T21:54:00Z"/>
                <w:b/>
                <w:bCs/>
              </w:rPr>
            </w:pPr>
            <w:ins w:id="178" w:author="Chen Heller" w:date="2022-09-14T21:54:00Z">
              <w:r w:rsidRPr="00EA2CED">
                <w:rPr>
                  <w:b/>
                  <w:bCs/>
                </w:rPr>
                <w:t>Incongruent</w:t>
              </w:r>
            </w:ins>
          </w:p>
        </w:tc>
        <w:tc>
          <w:tcPr>
            <w:tcW w:w="709" w:type="dxa"/>
          </w:tcPr>
          <w:p w14:paraId="75F91D0C" w14:textId="77777777" w:rsidR="00DC6616" w:rsidRPr="00EA2CED" w:rsidRDefault="00DC6616" w:rsidP="00EA2CED">
            <w:pPr>
              <w:ind w:firstLine="0"/>
              <w:jc w:val="center"/>
              <w:rPr>
                <w:ins w:id="179" w:author="Chen Heller" w:date="2022-09-14T21:54:00Z"/>
                <w:b/>
                <w:bCs/>
              </w:rPr>
            </w:pPr>
          </w:p>
        </w:tc>
        <w:tc>
          <w:tcPr>
            <w:tcW w:w="992" w:type="dxa"/>
          </w:tcPr>
          <w:p w14:paraId="70DC418E" w14:textId="77777777" w:rsidR="00DC6616" w:rsidRPr="00EA2CED" w:rsidRDefault="00DC6616" w:rsidP="00EA2CED">
            <w:pPr>
              <w:ind w:firstLine="0"/>
              <w:jc w:val="center"/>
              <w:rPr>
                <w:ins w:id="180" w:author="Chen Heller" w:date="2022-09-14T21:54:00Z"/>
                <w:b/>
                <w:bCs/>
              </w:rPr>
            </w:pPr>
          </w:p>
        </w:tc>
        <w:tc>
          <w:tcPr>
            <w:tcW w:w="1417" w:type="dxa"/>
          </w:tcPr>
          <w:p w14:paraId="4CCBC984" w14:textId="77777777" w:rsidR="00DC6616" w:rsidRDefault="00DC6616" w:rsidP="00EA2CED">
            <w:pPr>
              <w:ind w:firstLine="0"/>
              <w:rPr>
                <w:ins w:id="181" w:author="Chen Heller" w:date="2022-09-14T21:54:00Z"/>
              </w:rPr>
            </w:pPr>
          </w:p>
        </w:tc>
        <w:tc>
          <w:tcPr>
            <w:tcW w:w="709" w:type="dxa"/>
          </w:tcPr>
          <w:p w14:paraId="40FE9A34" w14:textId="77777777" w:rsidR="00DC6616" w:rsidRDefault="00DC6616" w:rsidP="00EA2CED">
            <w:pPr>
              <w:ind w:firstLine="0"/>
              <w:rPr>
                <w:ins w:id="182" w:author="Chen Heller" w:date="2022-09-14T21:54:00Z"/>
              </w:rPr>
            </w:pPr>
          </w:p>
        </w:tc>
      </w:tr>
      <w:tr w:rsidR="00DC6616" w14:paraId="43206B7C" w14:textId="77777777" w:rsidTr="00EA2CED">
        <w:trPr>
          <w:trHeight w:val="254"/>
          <w:ins w:id="183" w:author="Chen Heller" w:date="2022-09-14T21:54:00Z"/>
        </w:trPr>
        <w:tc>
          <w:tcPr>
            <w:tcW w:w="284" w:type="dxa"/>
            <w:tcBorders>
              <w:bottom w:val="single" w:sz="12" w:space="0" w:color="auto"/>
            </w:tcBorders>
          </w:tcPr>
          <w:p w14:paraId="6928E3A0" w14:textId="77777777" w:rsidR="00DC6616" w:rsidRPr="00EA2CED" w:rsidRDefault="00DC6616" w:rsidP="00EA2CED">
            <w:pPr>
              <w:ind w:firstLine="0"/>
              <w:rPr>
                <w:ins w:id="184" w:author="Chen Heller" w:date="2022-09-14T21:54:00Z"/>
                <w:b/>
                <w:bCs/>
              </w:rPr>
            </w:pPr>
          </w:p>
        </w:tc>
        <w:tc>
          <w:tcPr>
            <w:tcW w:w="2126" w:type="dxa"/>
            <w:tcBorders>
              <w:bottom w:val="single" w:sz="12" w:space="0" w:color="auto"/>
            </w:tcBorders>
          </w:tcPr>
          <w:p w14:paraId="60B17380" w14:textId="77777777" w:rsidR="00DC6616" w:rsidRPr="00EA2CED" w:rsidRDefault="00DC6616" w:rsidP="00EA2CED">
            <w:pPr>
              <w:ind w:firstLine="0"/>
              <w:rPr>
                <w:ins w:id="185" w:author="Chen Heller" w:date="2022-09-14T21:54:00Z"/>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ins w:id="186" w:author="Chen Heller" w:date="2022-09-14T21:54:00Z"/>
                <w:b/>
                <w:bCs/>
              </w:rPr>
            </w:pPr>
            <w:ins w:id="187" w:author="Chen Heller" w:date="2022-09-14T21:54:00Z">
              <w:r>
                <w:rPr>
                  <w:b/>
                  <w:bCs/>
                </w:rPr>
                <w:t>M (SD)</w:t>
              </w:r>
            </w:ins>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ins w:id="188" w:author="Chen Heller" w:date="2022-09-14T21:54:00Z"/>
                <w:b/>
                <w:bCs/>
              </w:rPr>
            </w:pPr>
            <w:ins w:id="189" w:author="Chen Heller" w:date="2022-09-14T21:54:00Z">
              <w:r>
                <w:rPr>
                  <w:b/>
                  <w:bCs/>
                </w:rPr>
                <w:t>M (SD)</w:t>
              </w:r>
            </w:ins>
          </w:p>
        </w:tc>
        <w:tc>
          <w:tcPr>
            <w:tcW w:w="709" w:type="dxa"/>
            <w:tcBorders>
              <w:bottom w:val="single" w:sz="12" w:space="0" w:color="auto"/>
            </w:tcBorders>
          </w:tcPr>
          <w:p w14:paraId="5080248E" w14:textId="77777777" w:rsidR="00DC6616" w:rsidRPr="00EA2CED" w:rsidRDefault="00DC6616" w:rsidP="00EA2CED">
            <w:pPr>
              <w:ind w:firstLine="0"/>
              <w:rPr>
                <w:ins w:id="190" w:author="Chen Heller" w:date="2022-09-14T21:54:00Z"/>
                <w:b/>
                <w:bCs/>
              </w:rPr>
            </w:pPr>
            <w:ins w:id="191" w:author="Chen Heller" w:date="2022-09-14T21:54:00Z">
              <w:r>
                <w:rPr>
                  <w:b/>
                  <w:bCs/>
                </w:rPr>
                <w:t>t(9)</w:t>
              </w:r>
            </w:ins>
          </w:p>
        </w:tc>
        <w:tc>
          <w:tcPr>
            <w:tcW w:w="992" w:type="dxa"/>
            <w:tcBorders>
              <w:bottom w:val="single" w:sz="12" w:space="0" w:color="auto"/>
            </w:tcBorders>
          </w:tcPr>
          <w:p w14:paraId="5F073439" w14:textId="77777777" w:rsidR="00DC6616" w:rsidRPr="00EA2CED" w:rsidRDefault="00DC6616" w:rsidP="00EA2CED">
            <w:pPr>
              <w:ind w:firstLine="0"/>
              <w:rPr>
                <w:ins w:id="192" w:author="Chen Heller" w:date="2022-09-14T21:54:00Z"/>
                <w:b/>
                <w:bCs/>
              </w:rPr>
            </w:pPr>
            <w:ins w:id="193" w:author="Chen Heller" w:date="2022-09-14T21:54:00Z">
              <w:r>
                <w:rPr>
                  <w:b/>
                  <w:bCs/>
                </w:rPr>
                <w:t>p</w:t>
              </w:r>
            </w:ins>
          </w:p>
        </w:tc>
        <w:tc>
          <w:tcPr>
            <w:tcW w:w="1417" w:type="dxa"/>
            <w:tcBorders>
              <w:bottom w:val="single" w:sz="12" w:space="0" w:color="auto"/>
            </w:tcBorders>
          </w:tcPr>
          <w:p w14:paraId="326B6A57" w14:textId="77777777" w:rsidR="00DC6616" w:rsidRPr="00EA2CED" w:rsidRDefault="00DC6616" w:rsidP="00EA2CED">
            <w:pPr>
              <w:ind w:firstLine="0"/>
              <w:rPr>
                <w:ins w:id="194" w:author="Chen Heller" w:date="2022-09-14T21:54:00Z"/>
                <w:b/>
                <w:bCs/>
              </w:rPr>
            </w:pPr>
            <w:ins w:id="195" w:author="Chen Heller" w:date="2022-09-14T21:54:00Z">
              <w:r>
                <w:rPr>
                  <w:b/>
                  <w:bCs/>
                </w:rPr>
                <w:t>CI</w:t>
              </w:r>
            </w:ins>
          </w:p>
        </w:tc>
        <w:tc>
          <w:tcPr>
            <w:tcW w:w="709" w:type="dxa"/>
            <w:tcBorders>
              <w:bottom w:val="single" w:sz="12" w:space="0" w:color="auto"/>
            </w:tcBorders>
          </w:tcPr>
          <w:p w14:paraId="5DDB5A34" w14:textId="77777777" w:rsidR="00DC6616" w:rsidRPr="00EA2CED" w:rsidRDefault="00DC6616" w:rsidP="00EA2CED">
            <w:pPr>
              <w:ind w:firstLine="0"/>
              <w:rPr>
                <w:ins w:id="196" w:author="Chen Heller" w:date="2022-09-14T21:54:00Z"/>
                <w:b/>
                <w:bCs/>
              </w:rPr>
            </w:pPr>
            <w:ins w:id="197" w:author="Chen Heller" w:date="2022-09-14T21:54:00Z">
              <w:r>
                <w:rPr>
                  <w:b/>
                  <w:bCs/>
                </w:rPr>
                <w:t>d</w:t>
              </w:r>
            </w:ins>
          </w:p>
        </w:tc>
      </w:tr>
      <w:tr w:rsidR="00DC6616" w14:paraId="18F6486A" w14:textId="77777777" w:rsidTr="00EA2CED">
        <w:trPr>
          <w:trHeight w:val="313"/>
          <w:ins w:id="198" w:author="Chen Heller" w:date="2022-09-14T21:54:00Z"/>
        </w:trPr>
        <w:tc>
          <w:tcPr>
            <w:tcW w:w="9923" w:type="dxa"/>
            <w:gridSpan w:val="8"/>
            <w:tcBorders>
              <w:top w:val="single" w:sz="12" w:space="0" w:color="auto"/>
            </w:tcBorders>
          </w:tcPr>
          <w:p w14:paraId="4DC851C8" w14:textId="77777777" w:rsidR="00DC6616" w:rsidRDefault="00DC6616" w:rsidP="00EA2CED">
            <w:pPr>
              <w:ind w:firstLine="0"/>
              <w:rPr>
                <w:ins w:id="199" w:author="Chen Heller" w:date="2022-09-14T21:54:00Z"/>
              </w:rPr>
            </w:pPr>
            <w:ins w:id="200" w:author="Chen Heller" w:date="2022-09-14T21:54:00Z">
              <w:r>
                <w:rPr>
                  <w:b/>
                  <w:bCs/>
                </w:rPr>
                <w:t>Reaching</w:t>
              </w:r>
            </w:ins>
          </w:p>
        </w:tc>
      </w:tr>
      <w:tr w:rsidR="00DC6616" w14:paraId="5FEFCA42" w14:textId="77777777" w:rsidTr="00EA2CED">
        <w:trPr>
          <w:trHeight w:val="490"/>
          <w:ins w:id="201" w:author="Chen Heller" w:date="2022-09-14T21:54:00Z"/>
        </w:trPr>
        <w:tc>
          <w:tcPr>
            <w:tcW w:w="284" w:type="dxa"/>
            <w:vMerge w:val="restart"/>
            <w:tcBorders>
              <w:bottom w:val="single" w:sz="12" w:space="0" w:color="auto"/>
            </w:tcBorders>
          </w:tcPr>
          <w:p w14:paraId="3B44CD6B" w14:textId="77777777" w:rsidR="00DC6616" w:rsidRPr="00EA2CED" w:rsidRDefault="00DC6616" w:rsidP="00EA2CED">
            <w:pPr>
              <w:ind w:firstLine="0"/>
              <w:rPr>
                <w:ins w:id="202" w:author="Chen Heller" w:date="2022-09-14T21:54:00Z"/>
                <w:b/>
                <w:bCs/>
              </w:rPr>
            </w:pPr>
          </w:p>
        </w:tc>
        <w:tc>
          <w:tcPr>
            <w:tcW w:w="2126" w:type="dxa"/>
          </w:tcPr>
          <w:p w14:paraId="59896394" w14:textId="77777777" w:rsidR="00DC6616" w:rsidRPr="00EA2CED" w:rsidRDefault="00DC6616" w:rsidP="00EA2CED">
            <w:pPr>
              <w:ind w:firstLine="0"/>
              <w:rPr>
                <w:ins w:id="203" w:author="Chen Heller" w:date="2022-09-14T21:54:00Z"/>
                <w:b/>
                <w:bCs/>
              </w:rPr>
            </w:pPr>
            <w:ins w:id="204" w:author="Chen Heller" w:date="2022-09-14T21:54:00Z">
              <w:r w:rsidRPr="00EA2CED">
                <w:rPr>
                  <w:b/>
                  <w:bCs/>
                </w:rPr>
                <w:t>Reach area</w:t>
              </w:r>
            </w:ins>
          </w:p>
        </w:tc>
        <w:tc>
          <w:tcPr>
            <w:tcW w:w="1843" w:type="dxa"/>
          </w:tcPr>
          <w:p w14:paraId="06BDF937" w14:textId="77777777" w:rsidR="00DC6616" w:rsidRDefault="00DC6616" w:rsidP="00EA2CED">
            <w:pPr>
              <w:ind w:firstLine="0"/>
              <w:rPr>
                <w:ins w:id="205" w:author="Chen Heller" w:date="2022-09-14T21:54:00Z"/>
              </w:rPr>
            </w:pPr>
            <w:ins w:id="206" w:author="Chen Heller" w:date="2022-09-14T21:54:00Z">
              <w:r>
                <w:t>2.80 (0.47)</w:t>
              </w:r>
            </w:ins>
          </w:p>
        </w:tc>
        <w:tc>
          <w:tcPr>
            <w:tcW w:w="1843" w:type="dxa"/>
          </w:tcPr>
          <w:p w14:paraId="410E5B4B" w14:textId="77777777" w:rsidR="00DC6616" w:rsidRDefault="00DC6616" w:rsidP="00EA2CED">
            <w:pPr>
              <w:ind w:firstLine="0"/>
              <w:rPr>
                <w:ins w:id="207" w:author="Chen Heller" w:date="2022-09-14T21:54:00Z"/>
              </w:rPr>
            </w:pPr>
            <w:ins w:id="208" w:author="Chen Heller" w:date="2022-09-14T21:54:00Z">
              <w:r>
                <w:t>2.70 (0.50)</w:t>
              </w:r>
            </w:ins>
          </w:p>
        </w:tc>
        <w:tc>
          <w:tcPr>
            <w:tcW w:w="709" w:type="dxa"/>
          </w:tcPr>
          <w:p w14:paraId="5ED11B72" w14:textId="77777777" w:rsidR="00DC6616" w:rsidRDefault="00DC6616" w:rsidP="00EA2CED">
            <w:pPr>
              <w:ind w:firstLine="0"/>
              <w:rPr>
                <w:ins w:id="209" w:author="Chen Heller" w:date="2022-09-14T21:54:00Z"/>
              </w:rPr>
            </w:pPr>
            <w:ins w:id="210" w:author="Chen Heller" w:date="2022-09-14T21:54:00Z">
              <w:r>
                <w:t>2.16</w:t>
              </w:r>
            </w:ins>
          </w:p>
        </w:tc>
        <w:tc>
          <w:tcPr>
            <w:tcW w:w="992" w:type="dxa"/>
          </w:tcPr>
          <w:p w14:paraId="1716BE08" w14:textId="77777777" w:rsidR="00DC6616" w:rsidRDefault="00DC6616" w:rsidP="00EA2CED">
            <w:pPr>
              <w:ind w:firstLine="0"/>
              <w:rPr>
                <w:ins w:id="211" w:author="Chen Heller" w:date="2022-09-14T21:54:00Z"/>
              </w:rPr>
            </w:pPr>
            <w:ins w:id="212" w:author="Chen Heller" w:date="2022-09-14T21:54:00Z">
              <w:r>
                <w:t>0.169</w:t>
              </w:r>
            </w:ins>
          </w:p>
        </w:tc>
        <w:tc>
          <w:tcPr>
            <w:tcW w:w="1417" w:type="dxa"/>
          </w:tcPr>
          <w:p w14:paraId="5E84F5AC" w14:textId="77777777" w:rsidR="00DC6616" w:rsidRDefault="00DC6616" w:rsidP="00EA2CED">
            <w:pPr>
              <w:ind w:firstLine="0"/>
              <w:rPr>
                <w:ins w:id="213" w:author="Chen Heller" w:date="2022-09-14T21:54:00Z"/>
              </w:rPr>
            </w:pPr>
            <w:ins w:id="214" w:author="Chen Heller" w:date="2022-09-14T21:54:00Z">
              <w:r>
                <w:t>0, 0.20</w:t>
              </w:r>
            </w:ins>
          </w:p>
        </w:tc>
        <w:tc>
          <w:tcPr>
            <w:tcW w:w="709" w:type="dxa"/>
          </w:tcPr>
          <w:p w14:paraId="2DD1AD3D" w14:textId="77777777" w:rsidR="00DC6616" w:rsidRDefault="00DC6616" w:rsidP="00EA2CED">
            <w:pPr>
              <w:ind w:firstLine="0"/>
              <w:rPr>
                <w:ins w:id="215" w:author="Chen Heller" w:date="2022-09-14T21:54:00Z"/>
              </w:rPr>
            </w:pPr>
            <w:ins w:id="216" w:author="Chen Heller" w:date="2022-09-14T21:54:00Z">
              <w:r>
                <w:t>0.69</w:t>
              </w:r>
            </w:ins>
          </w:p>
        </w:tc>
      </w:tr>
      <w:tr w:rsidR="00DC6616" w14:paraId="1AEC86DC" w14:textId="77777777" w:rsidTr="00EA2CED">
        <w:trPr>
          <w:trHeight w:val="490"/>
          <w:ins w:id="217" w:author="Chen Heller" w:date="2022-09-14T21:54:00Z"/>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ins w:id="218" w:author="Chen Heller" w:date="2022-09-14T21:54:00Z"/>
                <w:b/>
                <w:bCs/>
              </w:rPr>
            </w:pPr>
          </w:p>
        </w:tc>
        <w:tc>
          <w:tcPr>
            <w:tcW w:w="2126" w:type="dxa"/>
          </w:tcPr>
          <w:p w14:paraId="691D0A75" w14:textId="77777777" w:rsidR="00DC6616" w:rsidRPr="00EA2CED" w:rsidRDefault="00DC6616" w:rsidP="00EA2CED">
            <w:pPr>
              <w:ind w:firstLine="0"/>
              <w:rPr>
                <w:ins w:id="219" w:author="Chen Heller" w:date="2022-09-14T21:54:00Z"/>
                <w:b/>
                <w:bCs/>
              </w:rPr>
            </w:pPr>
            <w:ins w:id="220" w:author="Chen Heller" w:date="2022-09-14T21:54:00Z">
              <w:r w:rsidRPr="00EA2CED">
                <w:rPr>
                  <w:b/>
                  <w:bCs/>
                </w:rPr>
                <w:t>Traveled distance</w:t>
              </w:r>
            </w:ins>
          </w:p>
        </w:tc>
        <w:tc>
          <w:tcPr>
            <w:tcW w:w="1843" w:type="dxa"/>
          </w:tcPr>
          <w:p w14:paraId="1A272C22" w14:textId="77777777" w:rsidR="00DC6616" w:rsidRDefault="00DC6616" w:rsidP="00EA2CED">
            <w:pPr>
              <w:ind w:firstLine="0"/>
              <w:rPr>
                <w:ins w:id="221" w:author="Chen Heller" w:date="2022-09-14T21:54:00Z"/>
              </w:rPr>
            </w:pPr>
            <w:ins w:id="222" w:author="Chen Heller" w:date="2022-09-14T21:54:00Z">
              <w:r>
                <w:t>40.88 (1.49)</w:t>
              </w:r>
            </w:ins>
          </w:p>
        </w:tc>
        <w:tc>
          <w:tcPr>
            <w:tcW w:w="1843" w:type="dxa"/>
          </w:tcPr>
          <w:p w14:paraId="6BD4D0F7" w14:textId="77777777" w:rsidR="00DC6616" w:rsidRDefault="00DC6616" w:rsidP="00EA2CED">
            <w:pPr>
              <w:ind w:firstLine="0"/>
              <w:rPr>
                <w:ins w:id="223" w:author="Chen Heller" w:date="2022-09-14T21:54:00Z"/>
              </w:rPr>
            </w:pPr>
            <w:ins w:id="224" w:author="Chen Heller" w:date="2022-09-14T21:54:00Z">
              <w:r>
                <w:t>41.06 (1.59)</w:t>
              </w:r>
            </w:ins>
          </w:p>
        </w:tc>
        <w:tc>
          <w:tcPr>
            <w:tcW w:w="709" w:type="dxa"/>
          </w:tcPr>
          <w:p w14:paraId="5E6191E8" w14:textId="77777777" w:rsidR="00DC6616" w:rsidRDefault="00DC6616" w:rsidP="00EA2CED">
            <w:pPr>
              <w:ind w:firstLine="0"/>
              <w:rPr>
                <w:ins w:id="225" w:author="Chen Heller" w:date="2022-09-14T21:54:00Z"/>
              </w:rPr>
            </w:pPr>
          </w:p>
        </w:tc>
        <w:tc>
          <w:tcPr>
            <w:tcW w:w="992" w:type="dxa"/>
          </w:tcPr>
          <w:p w14:paraId="60276CFC" w14:textId="77777777" w:rsidR="00DC6616" w:rsidRDefault="00DC6616" w:rsidP="00EA2CED">
            <w:pPr>
              <w:ind w:firstLine="0"/>
              <w:rPr>
                <w:ins w:id="226" w:author="Chen Heller" w:date="2022-09-14T21:54:00Z"/>
              </w:rPr>
            </w:pPr>
            <w:ins w:id="227" w:author="Chen Heller" w:date="2022-09-14T21:54:00Z">
              <w:r>
                <w:t>0.694</w:t>
              </w:r>
            </w:ins>
          </w:p>
        </w:tc>
        <w:tc>
          <w:tcPr>
            <w:tcW w:w="1417" w:type="dxa"/>
          </w:tcPr>
          <w:p w14:paraId="638CFB7A" w14:textId="77777777" w:rsidR="00DC6616" w:rsidRDefault="00DC6616" w:rsidP="00EA2CED">
            <w:pPr>
              <w:ind w:firstLine="0"/>
              <w:rPr>
                <w:ins w:id="228" w:author="Chen Heller" w:date="2022-09-14T21:54:00Z"/>
              </w:rPr>
            </w:pPr>
            <w:ins w:id="229" w:author="Chen Heller" w:date="2022-09-14T21:54:00Z">
              <w:r>
                <w:t>-0.51, 0.17</w:t>
              </w:r>
            </w:ins>
          </w:p>
        </w:tc>
        <w:tc>
          <w:tcPr>
            <w:tcW w:w="709" w:type="dxa"/>
          </w:tcPr>
          <w:p w14:paraId="329861CB" w14:textId="77777777" w:rsidR="00DC6616" w:rsidRDefault="00DC6616" w:rsidP="00EA2CED">
            <w:pPr>
              <w:ind w:firstLine="0"/>
              <w:rPr>
                <w:ins w:id="230" w:author="Chen Heller" w:date="2022-09-14T21:54:00Z"/>
              </w:rPr>
            </w:pPr>
            <w:ins w:id="231" w:author="Chen Heller" w:date="2022-09-14T21:54:00Z">
              <w:r>
                <w:t>0.30</w:t>
              </w:r>
            </w:ins>
          </w:p>
        </w:tc>
      </w:tr>
      <w:tr w:rsidR="00DC6616" w14:paraId="752E12A2" w14:textId="77777777" w:rsidTr="00EA2CED">
        <w:trPr>
          <w:trHeight w:val="490"/>
          <w:ins w:id="232" w:author="Chen Heller" w:date="2022-09-14T21:54:00Z"/>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ins w:id="233" w:author="Chen Heller" w:date="2022-09-14T21:54:00Z"/>
                <w:b/>
                <w:bCs/>
              </w:rPr>
            </w:pPr>
          </w:p>
        </w:tc>
        <w:tc>
          <w:tcPr>
            <w:tcW w:w="2126" w:type="dxa"/>
          </w:tcPr>
          <w:p w14:paraId="7F876669" w14:textId="77777777" w:rsidR="00DC6616" w:rsidRPr="00EA2CED" w:rsidRDefault="00DC6616" w:rsidP="00EA2CED">
            <w:pPr>
              <w:ind w:firstLine="0"/>
              <w:rPr>
                <w:ins w:id="234" w:author="Chen Heller" w:date="2022-09-14T21:54:00Z"/>
                <w:b/>
                <w:bCs/>
              </w:rPr>
            </w:pPr>
            <w:ins w:id="235" w:author="Chen Heller" w:date="2022-09-14T21:54:00Z">
              <w:r w:rsidRPr="00EA2CED">
                <w:rPr>
                  <w:b/>
                  <w:bCs/>
                </w:rPr>
                <w:t>Reaction time</w:t>
              </w:r>
            </w:ins>
          </w:p>
        </w:tc>
        <w:tc>
          <w:tcPr>
            <w:tcW w:w="1843" w:type="dxa"/>
          </w:tcPr>
          <w:p w14:paraId="0870D43E" w14:textId="77777777" w:rsidR="00DC6616" w:rsidRDefault="00DC6616" w:rsidP="00EA2CED">
            <w:pPr>
              <w:ind w:firstLine="0"/>
              <w:rPr>
                <w:ins w:id="236" w:author="Chen Heller" w:date="2022-09-14T21:54:00Z"/>
              </w:rPr>
            </w:pPr>
            <w:ins w:id="237" w:author="Chen Heller" w:date="2022-09-14T21:54:00Z">
              <w:r>
                <w:t>433.96 (125.26)</w:t>
              </w:r>
            </w:ins>
          </w:p>
        </w:tc>
        <w:tc>
          <w:tcPr>
            <w:tcW w:w="1843" w:type="dxa"/>
          </w:tcPr>
          <w:p w14:paraId="6B8AF901" w14:textId="77777777" w:rsidR="00DC6616" w:rsidRDefault="00DC6616" w:rsidP="00EA2CED">
            <w:pPr>
              <w:ind w:firstLine="0"/>
              <w:rPr>
                <w:ins w:id="238" w:author="Chen Heller" w:date="2022-09-14T21:54:00Z"/>
              </w:rPr>
            </w:pPr>
            <w:ins w:id="239" w:author="Chen Heller" w:date="2022-09-14T21:54:00Z">
              <w:r>
                <w:t>441.88 (125.81)</w:t>
              </w:r>
            </w:ins>
          </w:p>
        </w:tc>
        <w:tc>
          <w:tcPr>
            <w:tcW w:w="709" w:type="dxa"/>
          </w:tcPr>
          <w:p w14:paraId="4D7F9B31" w14:textId="77777777" w:rsidR="00DC6616" w:rsidRDefault="00DC6616" w:rsidP="00EA2CED">
            <w:pPr>
              <w:ind w:firstLine="0"/>
              <w:rPr>
                <w:ins w:id="240" w:author="Chen Heller" w:date="2022-09-14T21:54:00Z"/>
              </w:rPr>
            </w:pPr>
            <w:ins w:id="241" w:author="Chen Heller" w:date="2022-09-14T21:54:00Z">
              <w:r>
                <w:t>2.07</w:t>
              </w:r>
            </w:ins>
          </w:p>
        </w:tc>
        <w:tc>
          <w:tcPr>
            <w:tcW w:w="992" w:type="dxa"/>
          </w:tcPr>
          <w:p w14:paraId="33717C25" w14:textId="77777777" w:rsidR="00DC6616" w:rsidRDefault="00DC6616" w:rsidP="00EA2CED">
            <w:pPr>
              <w:ind w:firstLine="0"/>
              <w:rPr>
                <w:ins w:id="242" w:author="Chen Heller" w:date="2022-09-14T21:54:00Z"/>
              </w:rPr>
            </w:pPr>
            <w:ins w:id="243" w:author="Chen Heller" w:date="2022-09-14T21:54:00Z">
              <w:r>
                <w:t>0.169</w:t>
              </w:r>
            </w:ins>
          </w:p>
        </w:tc>
        <w:tc>
          <w:tcPr>
            <w:tcW w:w="1417" w:type="dxa"/>
          </w:tcPr>
          <w:p w14:paraId="23B46D03" w14:textId="77777777" w:rsidR="00DC6616" w:rsidRDefault="00DC6616" w:rsidP="00EA2CED">
            <w:pPr>
              <w:ind w:firstLine="0"/>
              <w:rPr>
                <w:ins w:id="244" w:author="Chen Heller" w:date="2022-09-14T21:54:00Z"/>
              </w:rPr>
            </w:pPr>
            <w:ins w:id="245" w:author="Chen Heller" w:date="2022-09-14T21:54:00Z">
              <w:r>
                <w:t>-16.55, 0.71</w:t>
              </w:r>
            </w:ins>
          </w:p>
        </w:tc>
        <w:tc>
          <w:tcPr>
            <w:tcW w:w="709" w:type="dxa"/>
          </w:tcPr>
          <w:p w14:paraId="5BC6D033" w14:textId="77777777" w:rsidR="00DC6616" w:rsidRDefault="00DC6616" w:rsidP="00EA2CED">
            <w:pPr>
              <w:ind w:firstLine="0"/>
              <w:rPr>
                <w:ins w:id="246" w:author="Chen Heller" w:date="2022-09-14T21:54:00Z"/>
              </w:rPr>
            </w:pPr>
            <w:ins w:id="247" w:author="Chen Heller" w:date="2022-09-14T21:54:00Z">
              <w:r>
                <w:t>0.66</w:t>
              </w:r>
            </w:ins>
          </w:p>
        </w:tc>
      </w:tr>
      <w:tr w:rsidR="00DC6616" w14:paraId="2DAEA853" w14:textId="77777777" w:rsidTr="00EA2CED">
        <w:trPr>
          <w:trHeight w:val="490"/>
          <w:ins w:id="248" w:author="Chen Heller" w:date="2022-09-14T21:54:00Z"/>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ins w:id="249" w:author="Chen Heller" w:date="2022-09-14T21:54:00Z"/>
                <w:b/>
                <w:bCs/>
              </w:rPr>
            </w:pPr>
          </w:p>
        </w:tc>
        <w:tc>
          <w:tcPr>
            <w:tcW w:w="2126" w:type="dxa"/>
          </w:tcPr>
          <w:p w14:paraId="7368CE85" w14:textId="77777777" w:rsidR="00DC6616" w:rsidRPr="00EA2CED" w:rsidRDefault="00DC6616" w:rsidP="00EA2CED">
            <w:pPr>
              <w:ind w:firstLine="0"/>
              <w:rPr>
                <w:ins w:id="250" w:author="Chen Heller" w:date="2022-09-14T21:54:00Z"/>
                <w:b/>
                <w:bCs/>
              </w:rPr>
            </w:pPr>
            <w:ins w:id="251" w:author="Chen Heller" w:date="2022-09-14T21:54:00Z">
              <w:r w:rsidRPr="00EA2CED">
                <w:rPr>
                  <w:b/>
                  <w:bCs/>
                </w:rPr>
                <w:t>Movement time</w:t>
              </w:r>
            </w:ins>
          </w:p>
        </w:tc>
        <w:tc>
          <w:tcPr>
            <w:tcW w:w="1843" w:type="dxa"/>
          </w:tcPr>
          <w:p w14:paraId="16C7AEDE" w14:textId="77777777" w:rsidR="00DC6616" w:rsidRDefault="00DC6616" w:rsidP="00EA2CED">
            <w:pPr>
              <w:ind w:firstLine="0"/>
              <w:rPr>
                <w:ins w:id="252" w:author="Chen Heller" w:date="2022-09-14T21:54:00Z"/>
              </w:rPr>
            </w:pPr>
            <w:ins w:id="253" w:author="Chen Heller" w:date="2022-09-14T21:54:00Z">
              <w:r>
                <w:t>558.15 (80.72)</w:t>
              </w:r>
            </w:ins>
          </w:p>
        </w:tc>
        <w:tc>
          <w:tcPr>
            <w:tcW w:w="1843" w:type="dxa"/>
          </w:tcPr>
          <w:p w14:paraId="058C3984" w14:textId="77777777" w:rsidR="00DC6616" w:rsidRDefault="00DC6616" w:rsidP="00EA2CED">
            <w:pPr>
              <w:ind w:firstLine="0"/>
              <w:rPr>
                <w:ins w:id="254" w:author="Chen Heller" w:date="2022-09-14T21:54:00Z"/>
              </w:rPr>
            </w:pPr>
            <w:ins w:id="255" w:author="Chen Heller" w:date="2022-09-14T21:54:00Z">
              <w:r>
                <w:t>557.91 (81.61)</w:t>
              </w:r>
            </w:ins>
          </w:p>
        </w:tc>
        <w:tc>
          <w:tcPr>
            <w:tcW w:w="709" w:type="dxa"/>
          </w:tcPr>
          <w:p w14:paraId="6F873FA3" w14:textId="77777777" w:rsidR="00DC6616" w:rsidRDefault="00DC6616" w:rsidP="00EA2CED">
            <w:pPr>
              <w:ind w:firstLine="0"/>
              <w:rPr>
                <w:ins w:id="256" w:author="Chen Heller" w:date="2022-09-14T21:54:00Z"/>
              </w:rPr>
            </w:pPr>
          </w:p>
        </w:tc>
        <w:tc>
          <w:tcPr>
            <w:tcW w:w="992" w:type="dxa"/>
          </w:tcPr>
          <w:p w14:paraId="32A14361" w14:textId="77777777" w:rsidR="00DC6616" w:rsidRDefault="00DC6616" w:rsidP="00EA2CED">
            <w:pPr>
              <w:ind w:firstLine="0"/>
              <w:rPr>
                <w:ins w:id="257" w:author="Chen Heller" w:date="2022-09-14T21:54:00Z"/>
              </w:rPr>
            </w:pPr>
            <w:ins w:id="258" w:author="Chen Heller" w:date="2022-09-14T21:54:00Z">
              <w:r>
                <w:t>0.896</w:t>
              </w:r>
            </w:ins>
          </w:p>
        </w:tc>
        <w:tc>
          <w:tcPr>
            <w:tcW w:w="1417" w:type="dxa"/>
          </w:tcPr>
          <w:p w14:paraId="6FA2C11E" w14:textId="77777777" w:rsidR="00DC6616" w:rsidRDefault="00DC6616" w:rsidP="00EA2CED">
            <w:pPr>
              <w:ind w:firstLine="0"/>
              <w:rPr>
                <w:ins w:id="259" w:author="Chen Heller" w:date="2022-09-14T21:54:00Z"/>
              </w:rPr>
            </w:pPr>
            <w:ins w:id="260" w:author="Chen Heller" w:date="2022-09-14T21:54:00Z">
              <w:r>
                <w:t>-5.96, 5.60</w:t>
              </w:r>
            </w:ins>
          </w:p>
        </w:tc>
        <w:tc>
          <w:tcPr>
            <w:tcW w:w="709" w:type="dxa"/>
          </w:tcPr>
          <w:p w14:paraId="51D796C8" w14:textId="77777777" w:rsidR="00DC6616" w:rsidRDefault="00DC6616" w:rsidP="00EA2CED">
            <w:pPr>
              <w:ind w:firstLine="0"/>
              <w:rPr>
                <w:ins w:id="261" w:author="Chen Heller" w:date="2022-09-14T21:54:00Z"/>
              </w:rPr>
            </w:pPr>
            <w:ins w:id="262" w:author="Chen Heller" w:date="2022-09-14T21:54:00Z">
              <w:r>
                <w:t>0.02</w:t>
              </w:r>
            </w:ins>
          </w:p>
        </w:tc>
      </w:tr>
      <w:tr w:rsidR="00DC6616" w14:paraId="7D715023" w14:textId="77777777" w:rsidTr="00EA2CED">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263" w:author="Chen Heller" w:date="2022-09-14T17:03: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ins w:id="264" w:author="Chen Heller" w:date="2022-09-14T21:54:00Z"/>
          <w:trPrChange w:id="265" w:author="Chen Heller" w:date="2022-09-14T17:03:00Z">
            <w:trPr>
              <w:trHeight w:val="490"/>
            </w:trPr>
          </w:trPrChange>
        </w:trPr>
        <w:tc>
          <w:tcPr>
            <w:tcW w:w="284" w:type="dxa"/>
            <w:vMerge/>
            <w:tcBorders>
              <w:top w:val="single" w:sz="12" w:space="0" w:color="auto"/>
              <w:bottom w:val="single" w:sz="12" w:space="0" w:color="auto"/>
            </w:tcBorders>
            <w:tcPrChange w:id="266" w:author="Chen Heller" w:date="2022-09-14T17:03:00Z">
              <w:tcPr>
                <w:tcW w:w="284" w:type="dxa"/>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267" w:author="Chen Heller" w:date="2022-09-14T21:54:00Z"/>
                <w:b/>
                <w:bCs/>
              </w:rPr>
            </w:pPr>
          </w:p>
        </w:tc>
        <w:tc>
          <w:tcPr>
            <w:tcW w:w="2126" w:type="dxa"/>
            <w:tcBorders>
              <w:bottom w:val="single" w:sz="12" w:space="0" w:color="auto"/>
            </w:tcBorders>
            <w:tcPrChange w:id="268" w:author="Chen Heller" w:date="2022-09-14T17:03:00Z">
              <w:tcPr>
                <w:tcW w:w="2126" w:type="dxa"/>
              </w:tcPr>
            </w:tcPrChange>
          </w:tcPr>
          <w:p w14:paraId="589B59B6" w14:textId="77777777" w:rsidR="00DC6616" w:rsidRPr="00EA2CED" w:rsidRDefault="00DC6616" w:rsidP="00EA2CED">
            <w:pPr>
              <w:ind w:firstLine="0"/>
              <w:rPr>
                <w:ins w:id="269" w:author="Chen Heller" w:date="2022-09-14T21:54:00Z"/>
                <w:b/>
                <w:bCs/>
              </w:rPr>
            </w:pPr>
            <w:ins w:id="270" w:author="Chen Heller" w:date="2022-09-14T21:54:00Z">
              <w:r w:rsidRPr="00EA2CED">
                <w:rPr>
                  <w:b/>
                  <w:bCs/>
                </w:rPr>
                <w:t>COM</w:t>
              </w:r>
            </w:ins>
          </w:p>
        </w:tc>
        <w:tc>
          <w:tcPr>
            <w:tcW w:w="1843" w:type="dxa"/>
            <w:tcBorders>
              <w:bottom w:val="single" w:sz="12" w:space="0" w:color="auto"/>
            </w:tcBorders>
            <w:tcPrChange w:id="271" w:author="Chen Heller" w:date="2022-09-14T17:03:00Z">
              <w:tcPr>
                <w:tcW w:w="1843" w:type="dxa"/>
              </w:tcPr>
            </w:tcPrChange>
          </w:tcPr>
          <w:p w14:paraId="5ACD7AB9" w14:textId="77777777" w:rsidR="00DC6616" w:rsidRDefault="00DC6616" w:rsidP="00EA2CED">
            <w:pPr>
              <w:ind w:firstLine="0"/>
              <w:rPr>
                <w:ins w:id="272" w:author="Chen Heller" w:date="2022-09-14T21:54:00Z"/>
              </w:rPr>
            </w:pPr>
            <w:ins w:id="273" w:author="Chen Heller" w:date="2022-09-14T21:54:00Z">
              <w:r>
                <w:t>0.21 (0.06)</w:t>
              </w:r>
            </w:ins>
          </w:p>
        </w:tc>
        <w:tc>
          <w:tcPr>
            <w:tcW w:w="1843" w:type="dxa"/>
            <w:tcBorders>
              <w:bottom w:val="single" w:sz="12" w:space="0" w:color="auto"/>
            </w:tcBorders>
            <w:tcPrChange w:id="274" w:author="Chen Heller" w:date="2022-09-14T17:03:00Z">
              <w:tcPr>
                <w:tcW w:w="1843" w:type="dxa"/>
              </w:tcPr>
            </w:tcPrChange>
          </w:tcPr>
          <w:p w14:paraId="17EA02B8" w14:textId="77777777" w:rsidR="00DC6616" w:rsidRDefault="00DC6616" w:rsidP="00EA2CED">
            <w:pPr>
              <w:ind w:firstLine="0"/>
              <w:rPr>
                <w:ins w:id="275" w:author="Chen Heller" w:date="2022-09-14T21:54:00Z"/>
              </w:rPr>
            </w:pPr>
            <w:ins w:id="276" w:author="Chen Heller" w:date="2022-09-14T21:54:00Z">
              <w:r>
                <w:t>0.20 (0.08)</w:t>
              </w:r>
            </w:ins>
          </w:p>
        </w:tc>
        <w:tc>
          <w:tcPr>
            <w:tcW w:w="709" w:type="dxa"/>
            <w:tcBorders>
              <w:bottom w:val="single" w:sz="12" w:space="0" w:color="auto"/>
            </w:tcBorders>
            <w:tcPrChange w:id="277" w:author="Chen Heller" w:date="2022-09-14T17:03:00Z">
              <w:tcPr>
                <w:tcW w:w="709" w:type="dxa"/>
              </w:tcPr>
            </w:tcPrChange>
          </w:tcPr>
          <w:p w14:paraId="07771BD2" w14:textId="77777777" w:rsidR="00DC6616" w:rsidRDefault="00DC6616" w:rsidP="00EA2CED">
            <w:pPr>
              <w:ind w:firstLine="0"/>
              <w:rPr>
                <w:ins w:id="278" w:author="Chen Heller" w:date="2022-09-14T21:54:00Z"/>
              </w:rPr>
            </w:pPr>
            <w:ins w:id="279" w:author="Chen Heller" w:date="2022-09-14T21:54:00Z">
              <w:r>
                <w:t>0.30</w:t>
              </w:r>
            </w:ins>
          </w:p>
        </w:tc>
        <w:tc>
          <w:tcPr>
            <w:tcW w:w="992" w:type="dxa"/>
            <w:tcBorders>
              <w:bottom w:val="single" w:sz="12" w:space="0" w:color="auto"/>
            </w:tcBorders>
            <w:tcPrChange w:id="280" w:author="Chen Heller" w:date="2022-09-14T17:03:00Z">
              <w:tcPr>
                <w:tcW w:w="992" w:type="dxa"/>
              </w:tcPr>
            </w:tcPrChange>
          </w:tcPr>
          <w:p w14:paraId="7F730BFF" w14:textId="77777777" w:rsidR="00DC6616" w:rsidRDefault="00DC6616" w:rsidP="00EA2CED">
            <w:pPr>
              <w:ind w:firstLine="0"/>
              <w:rPr>
                <w:ins w:id="281" w:author="Chen Heller" w:date="2022-09-14T21:54:00Z"/>
              </w:rPr>
            </w:pPr>
            <w:ins w:id="282" w:author="Chen Heller" w:date="2022-09-14T21:54:00Z">
              <w:r>
                <w:t>0.896</w:t>
              </w:r>
            </w:ins>
          </w:p>
        </w:tc>
        <w:tc>
          <w:tcPr>
            <w:tcW w:w="1417" w:type="dxa"/>
            <w:tcBorders>
              <w:bottom w:val="single" w:sz="12" w:space="0" w:color="auto"/>
            </w:tcBorders>
            <w:tcPrChange w:id="283" w:author="Chen Heller" w:date="2022-09-14T17:03:00Z">
              <w:tcPr>
                <w:tcW w:w="1417" w:type="dxa"/>
              </w:tcPr>
            </w:tcPrChange>
          </w:tcPr>
          <w:p w14:paraId="7BA02520" w14:textId="77777777" w:rsidR="00DC6616" w:rsidRDefault="00DC6616" w:rsidP="00EA2CED">
            <w:pPr>
              <w:ind w:firstLine="0"/>
              <w:rPr>
                <w:ins w:id="284" w:author="Chen Heller" w:date="2022-09-14T21:54:00Z"/>
              </w:rPr>
            </w:pPr>
            <w:ins w:id="285" w:author="Chen Heller" w:date="2022-09-14T21:54:00Z">
              <w:r>
                <w:t>-0.03, 0.04</w:t>
              </w:r>
            </w:ins>
          </w:p>
        </w:tc>
        <w:tc>
          <w:tcPr>
            <w:tcW w:w="709" w:type="dxa"/>
            <w:tcBorders>
              <w:bottom w:val="single" w:sz="12" w:space="0" w:color="auto"/>
            </w:tcBorders>
            <w:tcPrChange w:id="286" w:author="Chen Heller" w:date="2022-09-14T17:03:00Z">
              <w:tcPr>
                <w:tcW w:w="709" w:type="dxa"/>
              </w:tcPr>
            </w:tcPrChange>
          </w:tcPr>
          <w:p w14:paraId="49BD479E" w14:textId="77777777" w:rsidR="00DC6616" w:rsidRDefault="00DC6616" w:rsidP="00EA2CED">
            <w:pPr>
              <w:ind w:firstLine="0"/>
              <w:rPr>
                <w:ins w:id="287" w:author="Chen Heller" w:date="2022-09-14T21:54:00Z"/>
              </w:rPr>
            </w:pPr>
            <w:ins w:id="288" w:author="Chen Heller" w:date="2022-09-14T21:54:00Z">
              <w:r>
                <w:t>0.10</w:t>
              </w:r>
            </w:ins>
          </w:p>
        </w:tc>
      </w:tr>
      <w:tr w:rsidR="00DC6616" w14:paraId="7A5492FA" w14:textId="77777777" w:rsidTr="00EA2CED">
        <w:trPr>
          <w:trHeight w:val="490"/>
          <w:ins w:id="289" w:author="Chen Heller" w:date="2022-09-14T21:54:00Z"/>
        </w:trPr>
        <w:tc>
          <w:tcPr>
            <w:tcW w:w="9923" w:type="dxa"/>
            <w:gridSpan w:val="8"/>
            <w:tcBorders>
              <w:top w:val="single" w:sz="12" w:space="0" w:color="auto"/>
            </w:tcBorders>
          </w:tcPr>
          <w:p w14:paraId="7F1C4373" w14:textId="77777777" w:rsidR="00DC6616" w:rsidRDefault="00DC6616" w:rsidP="00EA2CED">
            <w:pPr>
              <w:spacing w:line="240" w:lineRule="auto"/>
              <w:ind w:firstLine="0"/>
              <w:rPr>
                <w:ins w:id="290" w:author="Chen Heller" w:date="2022-09-14T21:54:00Z"/>
              </w:rPr>
            </w:pPr>
            <w:ins w:id="291" w:author="Chen Heller" w:date="2022-09-14T21:54: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292" w:name="_Ref113876063"/>
      <w:r>
        <w:t xml:space="preserve">Figure </w:t>
      </w:r>
      <w:r w:rsidR="00000000">
        <w:fldChar w:fldCharType="begin"/>
      </w:r>
      <w:r w:rsidR="00000000">
        <w:instrText xml:space="preserve"> SEQ Figure \* ARABIC </w:instrText>
      </w:r>
      <w:r w:rsidR="00000000">
        <w:fldChar w:fldCharType="separate"/>
      </w:r>
      <w:r w:rsidR="007E2512">
        <w:rPr>
          <w:noProof/>
        </w:rPr>
        <w:t>3</w:t>
      </w:r>
      <w:r w:rsidR="00000000">
        <w:rPr>
          <w:noProof/>
        </w:rPr>
        <w:fldChar w:fldCharType="end"/>
      </w:r>
      <w:bookmarkEnd w:id="292"/>
      <w:r>
        <w:t xml:space="preserve">. </w:t>
      </w:r>
      <w:bookmarkStart w:id="293"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294" w:author="Chen Heller" w:date="2022-09-14T18:59:00Z">
        <w:r w:rsidR="00A664C3" w:rsidDel="00D965AD">
          <w:delText>f</w:delText>
        </w:r>
      </w:del>
      <w:ins w:id="295"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lastRenderedPageBreak/>
        <w:t>participants.</w:t>
      </w:r>
      <w:r w:rsidR="009A4D8B">
        <w:t xml:space="preserve"> Black error bars symbol the </w:t>
      </w:r>
      <w:del w:id="296" w:author="Chen Heller" w:date="2022-09-14T18:59:00Z">
        <w:r w:rsidR="009A4D8B" w:rsidDel="00AF42AC">
          <w:delText>standard error (</w:delText>
        </w:r>
      </w:del>
      <w:r w:rsidR="009A4D8B">
        <w:t>SE</w:t>
      </w:r>
      <w:del w:id="297"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93"/>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98" w:name="_Toc114053533"/>
      <w:commentRangeStart w:id="299"/>
      <w:r>
        <w:t>Discussion</w:t>
      </w:r>
      <w:commentRangeEnd w:id="299"/>
      <w:r w:rsidR="004130C2">
        <w:rPr>
          <w:rStyle w:val="CommentReference"/>
          <w:rFonts w:asciiTheme="majorBidi" w:eastAsiaTheme="minorEastAsia" w:hAnsiTheme="majorBidi" w:cstheme="majorBidi"/>
          <w:b w:val="0"/>
          <w:bCs w:val="0"/>
          <w:kern w:val="0"/>
          <w:lang w:eastAsia="en-US" w:bidi="he-IL"/>
        </w:rPr>
        <w:commentReference w:id="299"/>
      </w:r>
      <w:bookmarkEnd w:id="298"/>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300" w:name="_Toc114053534"/>
      <w:r>
        <w:t xml:space="preserve">Pilot </w:t>
      </w:r>
      <w:r w:rsidR="00ED60E1">
        <w:t>Exp</w:t>
      </w:r>
      <w:r>
        <w:t>eriment</w:t>
      </w:r>
      <w:r w:rsidR="00ED60E1">
        <w:t xml:space="preserve"> 2</w:t>
      </w:r>
      <w:bookmarkEnd w:id="300"/>
    </w:p>
    <w:p w14:paraId="43984158" w14:textId="52B2EE9C"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 window given for </w:t>
      </w:r>
      <w:del w:id="301" w:author="Chen Heller" w:date="2022-09-13T12:47:00Z">
        <w:r w:rsidR="000610E4" w:rsidDel="001D1446">
          <w:delText>a</w:delText>
        </w:r>
      </w:del>
      <w:r w:rsidR="000610E4">
        <w:t xml:space="preserve"> response. Under </w:t>
      </w:r>
      <w:del w:id="302" w:author="Chen Heller" w:date="2022-09-13T12:47:00Z">
        <w:r w:rsidR="000610E4" w:rsidDel="001D1446">
          <w:delText xml:space="preserve">these </w:delText>
        </w:r>
      </w:del>
      <w:ins w:id="303" w:author="Chen Heller" w:date="2022-09-13T12:47:00Z">
        <w:r w:rsidR="001D1446">
          <w:t>that</w:t>
        </w:r>
        <w:r w:rsidR="001D1446">
          <w:t xml:space="preserve"> </w:t>
        </w:r>
      </w:ins>
      <w:r w:rsidR="000610E4">
        <w:t>condition</w:t>
      </w:r>
      <w:del w:id="304"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ins w:id="305" w:author="Chen Heller" w:date="2022-09-13T12:50:00Z">
        <w:r w:rsidR="00202F84">
          <w:t xml:space="preserve">Thus participants </w:t>
        </w:r>
        <w:r w:rsidR="00202F84">
          <w:lastRenderedPageBreak/>
          <w:t xml:space="preserve">reached directly to their final answer without </w:t>
        </w:r>
      </w:ins>
      <w:ins w:id="306"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38FFCBE9" w:rsidR="007429C1" w:rsidRPr="00BA41CF" w:rsidRDefault="007429C1" w:rsidP="006238E0">
      <w:pPr>
        <w:pStyle w:val="Heading3"/>
      </w:pPr>
      <w:bookmarkStart w:id="307" w:name="_Toc114053535"/>
      <w:r>
        <w:t>Methods</w:t>
      </w:r>
      <w:bookmarkEnd w:id="307"/>
    </w:p>
    <w:p w14:paraId="54353DE0" w14:textId="77777777" w:rsidR="007429C1" w:rsidRDefault="007429C1" w:rsidP="006238E0">
      <w:pPr>
        <w:pStyle w:val="Heading4"/>
      </w:pPr>
      <w:bookmarkStart w:id="308" w:name="_Toc114053536"/>
      <w:r>
        <w:t>Participants</w:t>
      </w:r>
      <w:bookmarkEnd w:id="308"/>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09" w:name="_Toc114053537"/>
      <w:r>
        <w:t>Stimuli</w:t>
      </w:r>
      <w:r w:rsidR="00CA2666">
        <w:t xml:space="preserve">, </w:t>
      </w:r>
      <w:r>
        <w:t>Apparatus</w:t>
      </w:r>
      <w:r w:rsidR="00CA2666">
        <w:t xml:space="preserve"> and </w:t>
      </w:r>
      <w:r>
        <w:t>Procedure</w:t>
      </w:r>
      <w:bookmarkEnd w:id="309"/>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10" w:name="_Toc114053538"/>
      <w:r>
        <w:t>Exclusion criteria</w:t>
      </w:r>
      <w:bookmarkEnd w:id="310"/>
    </w:p>
    <w:p w14:paraId="1A31F715" w14:textId="7A916C08" w:rsidR="006B13AE" w:rsidRDefault="00D826D9" w:rsidP="00974448">
      <w:pPr>
        <w:ind w:firstLine="0"/>
      </w:pPr>
      <w:r>
        <w:lastRenderedPageBreak/>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11" w:name="_Toc114053539"/>
      <w:r>
        <w:lastRenderedPageBreak/>
        <w:t>Results</w:t>
      </w:r>
      <w:bookmarkEnd w:id="311"/>
    </w:p>
    <w:p w14:paraId="437897F0" w14:textId="56285217" w:rsidR="000E54E1" w:rsidRDefault="00BA4221" w:rsidP="00974448">
      <w:pPr>
        <w:ind w:firstLine="0"/>
      </w:pPr>
      <w:r>
        <w:t xml:space="preserve">Prime visibility: </w:t>
      </w:r>
      <w:del w:id="312" w:author="Chen Heller" w:date="2022-09-14T13:39:00Z">
        <w:r w:rsidDel="0053128B">
          <w:delText>overall</w:delText>
        </w:r>
      </w:del>
      <w:ins w:id="313" w:author="Chen Heller" w:date="2022-09-14T13:44:00Z">
        <w:r w:rsidR="001F7E99">
          <w:t>i</w:t>
        </w:r>
      </w:ins>
      <w:ins w:id="314" w:author="Chen Heller" w:date="2022-09-14T13:39:00Z">
        <w:r w:rsidR="0053128B">
          <w:t>n total</w:t>
        </w:r>
      </w:ins>
      <w:r>
        <w:t xml:space="preserve">, </w:t>
      </w:r>
      <w:ins w:id="315" w:author="Chen Heller" w:date="2022-09-14T13:42:00Z">
        <w:r w:rsidR="00402BB2">
          <w:t xml:space="preserve">visibility </w:t>
        </w:r>
        <w:r w:rsidR="00402BB2">
          <w:t xml:space="preserve">rating of </w:t>
        </w:r>
        <w:r w:rsidR="00402BB2">
          <w:t>1</w:t>
        </w:r>
        <w:r w:rsidR="00402BB2">
          <w:t xml:space="preserve"> was given in </w:t>
        </w:r>
      </w:ins>
      <w:r w:rsidR="003F2C2D">
        <w:t>81.63</w:t>
      </w:r>
      <w:r>
        <w:t>% of the trials</w:t>
      </w:r>
      <w:del w:id="316" w:author="Chen Heller" w:date="2022-09-14T13:42:00Z">
        <w:r w:rsidDel="002E11F6">
          <w:delText xml:space="preserve"> were rated as</w:delText>
        </w:r>
        <w:r w:rsidDel="00402BB2">
          <w:delText xml:space="preserve"> visibility 1</w:delText>
        </w:r>
      </w:del>
      <w:r>
        <w:t>,</w:t>
      </w:r>
      <w:ins w:id="317" w:author="Chen Heller" w:date="2022-09-14T13:42:00Z">
        <w:r w:rsidR="002E11F6">
          <w:t xml:space="preserve"> visibility rating of 2 in</w:t>
        </w:r>
      </w:ins>
      <w:r>
        <w:t xml:space="preserve"> </w:t>
      </w:r>
      <w:r w:rsidR="003F2C2D">
        <w:t>16.07</w:t>
      </w:r>
      <w:r>
        <w:t xml:space="preserve">% </w:t>
      </w:r>
      <w:del w:id="318" w:author="Chen Heller" w:date="2022-09-14T13:42:00Z">
        <w:r w:rsidDel="002E11F6">
          <w:delText>as visibility 2</w:delText>
        </w:r>
      </w:del>
      <w:ins w:id="319" w:author="Chen Heller" w:date="2022-09-14T13:42:00Z">
        <w:r w:rsidR="002E11F6">
          <w:t>of the trials</w:t>
        </w:r>
      </w:ins>
      <w:r>
        <w:t>,</w:t>
      </w:r>
      <w:ins w:id="320" w:author="Chen Heller" w:date="2022-09-14T13:42:00Z">
        <w:r w:rsidR="002E11F6">
          <w:t xml:space="preserve"> visibility rating of 3 in</w:t>
        </w:r>
      </w:ins>
      <w:r>
        <w:t xml:space="preserve"> </w:t>
      </w:r>
      <w:r w:rsidR="003F2C2D">
        <w:t>1.83</w:t>
      </w:r>
      <w:r>
        <w:t xml:space="preserve">% </w:t>
      </w:r>
      <w:del w:id="321" w:author="Chen Heller" w:date="2022-09-14T13:43:00Z">
        <w:r w:rsidDel="002E11F6">
          <w:delText>as visibility 3</w:delText>
        </w:r>
      </w:del>
      <w:ins w:id="322" w:author="Chen Heller" w:date="2022-09-14T13:43:00Z">
        <w:r w:rsidR="002E11F6">
          <w:t>of the trials</w:t>
        </w:r>
      </w:ins>
      <w:r>
        <w:t xml:space="preserve"> and</w:t>
      </w:r>
      <w:ins w:id="323" w:author="Chen Heller" w:date="2022-09-14T13:43:00Z">
        <w:r w:rsidR="002E11F6">
          <w:t xml:space="preserve"> visibility rating of 4 in</w:t>
        </w:r>
      </w:ins>
      <w:r>
        <w:t xml:space="preserve"> </w:t>
      </w:r>
      <w:r w:rsidR="00E65DB2">
        <w:t>0.</w:t>
      </w:r>
      <w:r w:rsidR="003F2C2D">
        <w:t>46</w:t>
      </w:r>
      <w:r>
        <w:t xml:space="preserve">% </w:t>
      </w:r>
      <w:del w:id="324" w:author="Chen Heller" w:date="2022-09-14T13:43:00Z">
        <w:r w:rsidDel="002E11F6">
          <w:delText>as visibility 4</w:delText>
        </w:r>
      </w:del>
      <w:ins w:id="325" w:author="Chen Heller" w:date="2022-09-14T13:43:00Z">
        <w:r w:rsidR="002E11F6">
          <w:t>of the trials</w:t>
        </w:r>
      </w:ins>
      <w:r>
        <w:t xml:space="preserve">. </w:t>
      </w:r>
      <w:ins w:id="326" w:author="Chen Heller" w:date="2022-09-14T13:31:00Z">
        <w:r w:rsidR="000561B8">
          <w:t xml:space="preserve">Subjectively invisible stimulus was recognized </w:t>
        </w:r>
        <w:r w:rsidR="000561B8">
          <w:t>at chance level</w:t>
        </w:r>
        <w:r w:rsidR="000561B8">
          <w:t>,</w:t>
        </w:r>
        <w:r w:rsidR="000561B8">
          <w:t xml:space="preserve"> </w:t>
        </w:r>
      </w:ins>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del w:id="327" w:author="Chen Heller" w:date="2022-09-14T13:31:00Z">
        <w:r w:rsidR="008116EA" w:rsidDel="000561B8">
          <w:delText>Thus</w:delText>
        </w:r>
      </w:del>
      <w:ins w:id="328" w:author="Chen Heller" w:date="2022-09-14T13:31:00Z">
        <w:r w:rsidR="005534BA">
          <w:t xml:space="preserve">To conclude, </w:t>
        </w:r>
      </w:ins>
      <w:ins w:id="329" w:author="Chen Heller" w:date="2022-09-14T13:33:00Z">
        <w:r w:rsidR="0077608B">
          <w:t xml:space="preserve">it appears that </w:t>
        </w:r>
      </w:ins>
      <w:ins w:id="330" w:author="Chen Heller" w:date="2022-09-14T13:31:00Z">
        <w:r w:rsidR="005534BA">
          <w:t xml:space="preserve">the </w:t>
        </w:r>
      </w:ins>
      <w:ins w:id="331" w:author="Chen Heller" w:date="2022-09-14T13:32:00Z">
        <w:r w:rsidR="005534BA">
          <w:t xml:space="preserve">masking </w:t>
        </w:r>
      </w:ins>
      <w:ins w:id="332" w:author="Chen Heller" w:date="2022-09-14T13:33:00Z">
        <w:r w:rsidR="00D11242">
          <w:t>successfully</w:t>
        </w:r>
      </w:ins>
      <w:ins w:id="333" w:author="Chen Heller" w:date="2022-09-14T13:32:00Z">
        <w:r w:rsidR="005534BA">
          <w:t xml:space="preserve"> rendered the stimuli </w:t>
        </w:r>
      </w:ins>
      <w:ins w:id="334" w:author="Chen Heller" w:date="2022-09-14T13:33:00Z">
        <w:r w:rsidR="005534BA">
          <w:t>invisible.</w:t>
        </w:r>
      </w:ins>
      <w:del w:id="335"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336"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337" w:author="Chen Heller" w:date="2022-09-14T12:24:00Z">
        <w:r w:rsidR="0038592D" w:rsidDel="0019704E">
          <w:delText>A permutation test was used t</w:delText>
        </w:r>
        <w:r w:rsidR="006F18CB" w:rsidDel="0019704E">
          <w:delText xml:space="preserve">o correct for a violation of normality in </w:delText>
        </w:r>
      </w:del>
      <w:del w:id="338" w:author="Chen Heller" w:date="2022-09-14T10:56:00Z">
        <w:r w:rsidR="006F18CB" w:rsidDel="002426A6">
          <w:delText xml:space="preserve">traveled distance, </w:delText>
        </w:r>
      </w:del>
      <w:del w:id="339"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340" w:author="Chen Heller" w:date="2022-09-14T13:08:00Z">
        <w:r w:rsidR="00520C6C" w:rsidDel="00035FA8">
          <w:delText>Exp 1</w:delText>
        </w:r>
      </w:del>
      <w:ins w:id="341"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342" w:author="Chen Heller" w:date="2022-09-14T17:11:00Z">
        <w:r w:rsidR="00F55B59">
          <w:t xml:space="preserve">; </w:t>
        </w:r>
        <w:r w:rsidR="00F55B59">
          <w:fldChar w:fldCharType="begin"/>
        </w:r>
        <w:r w:rsidR="00F55B59">
          <w:instrText xml:space="preserve"> REF _Ref114067886 \h </w:instrText>
        </w:r>
      </w:ins>
      <w:r w:rsidR="00F55B59">
        <w:fldChar w:fldCharType="separate"/>
      </w:r>
      <w:ins w:id="343" w:author="Chen Heller" w:date="2022-09-14T17:11:00Z">
        <w:r w:rsidR="00F55B59">
          <w:t xml:space="preserve">Table </w:t>
        </w:r>
        <w:r w:rsidR="00F55B59">
          <w:rPr>
            <w:noProof/>
          </w:rPr>
          <w:t>2</w:t>
        </w:r>
        <w:r w:rsidR="00F55B59">
          <w:fldChar w:fldCharType="end"/>
        </w:r>
      </w:ins>
      <w:r w:rsidR="00520C6C">
        <w:t>)</w:t>
      </w:r>
      <w:del w:id="344"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345" w:author="Chen Heller" w:date="2022-09-14T11:29:00Z">
        <w:r w:rsidR="00D826D9" w:rsidDel="00010729">
          <w:delText>0.</w:delText>
        </w:r>
        <w:r w:rsidR="009120F3" w:rsidDel="00010729">
          <w:delText>536</w:delText>
        </w:r>
      </w:del>
      <w:del w:id="346" w:author="Chen Heller" w:date="2022-09-14T15:50:00Z">
        <w:r w:rsidR="00D826D9" w:rsidDel="00650AE3">
          <w:delText>, 95% CI [</w:delText>
        </w:r>
      </w:del>
      <w:del w:id="347"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348"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349" w:author="Chen Heller" w:date="2022-09-14T11:30:00Z">
        <w:r w:rsidR="00D826D9" w:rsidDel="00010729">
          <w:delText>0.</w:delText>
        </w:r>
        <w:r w:rsidR="00F51554" w:rsidDel="00010729">
          <w:delText>536</w:delText>
        </w:r>
      </w:del>
      <w:del w:id="350"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351" w:author="Chen Heller" w:date="2022-09-14T11:30:00Z">
        <w:r w:rsidR="00D826D9" w:rsidDel="00010729">
          <w:delText>0.</w:delText>
        </w:r>
        <w:r w:rsidR="00F51554" w:rsidDel="00010729">
          <w:delText>536</w:delText>
        </w:r>
      </w:del>
      <w:del w:id="352"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353" w:author="Chen Heller" w:date="2022-09-14T15:50:00Z">
        <w:r w:rsidR="00650AE3">
          <w:t>.</w:t>
        </w:r>
      </w:ins>
    </w:p>
    <w:p w14:paraId="1BB611DA" w14:textId="77777777" w:rsidR="003B10E1" w:rsidRDefault="003B10E1" w:rsidP="003B10E1">
      <w:pPr>
        <w:ind w:firstLine="0"/>
      </w:pPr>
    </w:p>
    <w:p w14:paraId="4043F815" w14:textId="5CFCD788" w:rsidR="003B10E1" w:rsidRDefault="003B10E1" w:rsidP="003B10E1">
      <w:pPr>
        <w:pStyle w:val="Caption"/>
        <w:keepNext/>
        <w:rPr>
          <w:ins w:id="354" w:author="Chen Heller" w:date="2022-09-14T17:02:00Z"/>
        </w:rPr>
        <w:pPrChange w:id="355" w:author="Chen Heller" w:date="2022-09-14T17:02:00Z">
          <w:pPr/>
        </w:pPrChange>
      </w:pPr>
      <w:bookmarkStart w:id="356" w:name="_Ref114067886"/>
      <w:ins w:id="357" w:author="Chen Heller" w:date="2022-09-14T17:02:00Z">
        <w:r>
          <w:t xml:space="preserve">Table </w:t>
        </w:r>
        <w:r>
          <w:fldChar w:fldCharType="begin"/>
        </w:r>
        <w:r>
          <w:instrText xml:space="preserve"> SEQ Table \* ARABIC </w:instrText>
        </w:r>
      </w:ins>
      <w:r>
        <w:fldChar w:fldCharType="separate"/>
      </w:r>
      <w:ins w:id="358" w:author="Chen Heller" w:date="2022-09-14T17:06:00Z">
        <w:r w:rsidR="002436A8">
          <w:rPr>
            <w:noProof/>
          </w:rPr>
          <w:t>2</w:t>
        </w:r>
      </w:ins>
      <w:ins w:id="359" w:author="Chen Heller" w:date="2022-09-14T17:02:00Z">
        <w:r>
          <w:fldChar w:fldCharType="end"/>
        </w:r>
        <w:bookmarkEnd w:id="356"/>
        <w:r>
          <w:t>.</w:t>
        </w:r>
        <w:r>
          <w:t xml:space="preserve"> Results of Experiment 2</w:t>
        </w:r>
      </w:ins>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126"/>
        <w:gridCol w:w="1701"/>
        <w:gridCol w:w="1701"/>
        <w:gridCol w:w="709"/>
        <w:gridCol w:w="992"/>
        <w:gridCol w:w="1701"/>
        <w:gridCol w:w="709"/>
        <w:tblGridChange w:id="360">
          <w:tblGrid>
            <w:gridCol w:w="284"/>
            <w:gridCol w:w="2126"/>
            <w:gridCol w:w="1701"/>
            <w:gridCol w:w="1701"/>
            <w:gridCol w:w="709"/>
            <w:gridCol w:w="992"/>
            <w:gridCol w:w="1701"/>
            <w:gridCol w:w="709"/>
          </w:tblGrid>
        </w:tblGridChange>
      </w:tblGrid>
      <w:tr w:rsidR="00F625AB" w14:paraId="4F1C32EA" w14:textId="77777777" w:rsidTr="00EA2CED">
        <w:trPr>
          <w:trHeight w:val="510"/>
          <w:ins w:id="361" w:author="Chen Heller" w:date="2022-09-14T21:55:00Z"/>
        </w:trPr>
        <w:tc>
          <w:tcPr>
            <w:tcW w:w="284" w:type="dxa"/>
          </w:tcPr>
          <w:p w14:paraId="317E9E24" w14:textId="77777777" w:rsidR="00F625AB" w:rsidRDefault="00F625AB" w:rsidP="00EA2CED">
            <w:pPr>
              <w:ind w:firstLine="0"/>
              <w:rPr>
                <w:ins w:id="362" w:author="Chen Heller" w:date="2022-09-14T21:55:00Z"/>
              </w:rPr>
            </w:pPr>
          </w:p>
        </w:tc>
        <w:tc>
          <w:tcPr>
            <w:tcW w:w="2126" w:type="dxa"/>
          </w:tcPr>
          <w:p w14:paraId="6185A4B1" w14:textId="77777777" w:rsidR="00F625AB" w:rsidRDefault="00F625AB" w:rsidP="00EA2CED">
            <w:pPr>
              <w:ind w:firstLine="0"/>
              <w:rPr>
                <w:ins w:id="363" w:author="Chen Heller" w:date="2022-09-14T21:55:00Z"/>
              </w:rPr>
            </w:pPr>
          </w:p>
        </w:tc>
        <w:tc>
          <w:tcPr>
            <w:tcW w:w="1701" w:type="dxa"/>
            <w:tcBorders>
              <w:bottom w:val="single" w:sz="12" w:space="0" w:color="auto"/>
            </w:tcBorders>
          </w:tcPr>
          <w:p w14:paraId="5F0BFD6E" w14:textId="77777777" w:rsidR="00F625AB" w:rsidRPr="00EA2CED" w:rsidRDefault="00F625AB" w:rsidP="00EA2CED">
            <w:pPr>
              <w:ind w:firstLine="0"/>
              <w:jc w:val="center"/>
              <w:rPr>
                <w:ins w:id="364" w:author="Chen Heller" w:date="2022-09-14T21:55:00Z"/>
                <w:b/>
                <w:bCs/>
              </w:rPr>
            </w:pPr>
            <w:ins w:id="365" w:author="Chen Heller" w:date="2022-09-14T21:55:00Z">
              <w:r w:rsidRPr="00EA2CED">
                <w:rPr>
                  <w:b/>
                  <w:bCs/>
                </w:rPr>
                <w:t>Congruent</w:t>
              </w:r>
            </w:ins>
          </w:p>
        </w:tc>
        <w:tc>
          <w:tcPr>
            <w:tcW w:w="1701" w:type="dxa"/>
            <w:tcBorders>
              <w:bottom w:val="single" w:sz="12" w:space="0" w:color="auto"/>
            </w:tcBorders>
          </w:tcPr>
          <w:p w14:paraId="6A064AB6" w14:textId="77777777" w:rsidR="00F625AB" w:rsidRPr="00EA2CED" w:rsidRDefault="00F625AB" w:rsidP="00EA2CED">
            <w:pPr>
              <w:ind w:firstLine="0"/>
              <w:rPr>
                <w:ins w:id="366" w:author="Chen Heller" w:date="2022-09-14T21:55:00Z"/>
                <w:b/>
                <w:bCs/>
              </w:rPr>
            </w:pPr>
            <w:ins w:id="367" w:author="Chen Heller" w:date="2022-09-14T21:55:00Z">
              <w:r w:rsidRPr="00EA2CED">
                <w:rPr>
                  <w:b/>
                  <w:bCs/>
                </w:rPr>
                <w:t>Incongruent</w:t>
              </w:r>
            </w:ins>
          </w:p>
        </w:tc>
        <w:tc>
          <w:tcPr>
            <w:tcW w:w="709" w:type="dxa"/>
          </w:tcPr>
          <w:p w14:paraId="0E6D1B96" w14:textId="77777777" w:rsidR="00F625AB" w:rsidRPr="00EA2CED" w:rsidRDefault="00F625AB" w:rsidP="00EA2CED">
            <w:pPr>
              <w:ind w:firstLine="0"/>
              <w:jc w:val="center"/>
              <w:rPr>
                <w:ins w:id="368" w:author="Chen Heller" w:date="2022-09-14T21:55:00Z"/>
                <w:b/>
                <w:bCs/>
              </w:rPr>
            </w:pPr>
          </w:p>
        </w:tc>
        <w:tc>
          <w:tcPr>
            <w:tcW w:w="992" w:type="dxa"/>
          </w:tcPr>
          <w:p w14:paraId="0AC7F973" w14:textId="77777777" w:rsidR="00F625AB" w:rsidRPr="00EA2CED" w:rsidRDefault="00F625AB" w:rsidP="00EA2CED">
            <w:pPr>
              <w:ind w:firstLine="0"/>
              <w:jc w:val="center"/>
              <w:rPr>
                <w:ins w:id="369" w:author="Chen Heller" w:date="2022-09-14T21:55:00Z"/>
                <w:b/>
                <w:bCs/>
              </w:rPr>
            </w:pPr>
          </w:p>
        </w:tc>
        <w:tc>
          <w:tcPr>
            <w:tcW w:w="1701" w:type="dxa"/>
          </w:tcPr>
          <w:p w14:paraId="34B96DD8" w14:textId="77777777" w:rsidR="00F625AB" w:rsidRDefault="00F625AB" w:rsidP="00EA2CED">
            <w:pPr>
              <w:ind w:firstLine="0"/>
              <w:rPr>
                <w:ins w:id="370" w:author="Chen Heller" w:date="2022-09-14T21:55:00Z"/>
              </w:rPr>
            </w:pPr>
          </w:p>
        </w:tc>
        <w:tc>
          <w:tcPr>
            <w:tcW w:w="709" w:type="dxa"/>
          </w:tcPr>
          <w:p w14:paraId="48B7D2BB" w14:textId="77777777" w:rsidR="00F625AB" w:rsidRDefault="00F625AB" w:rsidP="00EA2CED">
            <w:pPr>
              <w:ind w:firstLine="0"/>
              <w:rPr>
                <w:ins w:id="371" w:author="Chen Heller" w:date="2022-09-14T21:55:00Z"/>
              </w:rPr>
            </w:pPr>
          </w:p>
        </w:tc>
      </w:tr>
      <w:tr w:rsidR="00F625AB" w14:paraId="42B7061E" w14:textId="77777777" w:rsidTr="00EA2CED">
        <w:trPr>
          <w:trHeight w:val="254"/>
          <w:ins w:id="372" w:author="Chen Heller" w:date="2022-09-14T21:55:00Z"/>
        </w:trPr>
        <w:tc>
          <w:tcPr>
            <w:tcW w:w="284" w:type="dxa"/>
            <w:tcBorders>
              <w:bottom w:val="single" w:sz="12" w:space="0" w:color="auto"/>
            </w:tcBorders>
          </w:tcPr>
          <w:p w14:paraId="07DA12D4" w14:textId="77777777" w:rsidR="00F625AB" w:rsidRPr="00EA2CED" w:rsidRDefault="00F625AB" w:rsidP="00EA2CED">
            <w:pPr>
              <w:ind w:firstLine="0"/>
              <w:rPr>
                <w:ins w:id="373" w:author="Chen Heller" w:date="2022-09-14T21:55:00Z"/>
                <w:b/>
                <w:bCs/>
              </w:rPr>
            </w:pPr>
          </w:p>
        </w:tc>
        <w:tc>
          <w:tcPr>
            <w:tcW w:w="2126" w:type="dxa"/>
            <w:tcBorders>
              <w:bottom w:val="single" w:sz="12" w:space="0" w:color="auto"/>
            </w:tcBorders>
          </w:tcPr>
          <w:p w14:paraId="5410FDFF" w14:textId="77777777" w:rsidR="00F625AB" w:rsidRPr="00EA2CED" w:rsidRDefault="00F625AB" w:rsidP="00EA2CED">
            <w:pPr>
              <w:ind w:firstLine="0"/>
              <w:rPr>
                <w:ins w:id="374" w:author="Chen Heller" w:date="2022-09-14T21:55:00Z"/>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ins w:id="375" w:author="Chen Heller" w:date="2022-09-14T21:55:00Z"/>
                <w:b/>
                <w:bCs/>
              </w:rPr>
            </w:pPr>
            <w:ins w:id="376" w:author="Chen Heller" w:date="2022-09-14T21:55:00Z">
              <w:r>
                <w:rPr>
                  <w:b/>
                  <w:bCs/>
                </w:rPr>
                <w:t>M (SD)</w:t>
              </w:r>
            </w:ins>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ins w:id="377" w:author="Chen Heller" w:date="2022-09-14T21:55:00Z"/>
                <w:b/>
                <w:bCs/>
              </w:rPr>
            </w:pPr>
            <w:ins w:id="378" w:author="Chen Heller" w:date="2022-09-14T21:55:00Z">
              <w:r>
                <w:rPr>
                  <w:b/>
                  <w:bCs/>
                </w:rPr>
                <w:t>M (SD)</w:t>
              </w:r>
            </w:ins>
          </w:p>
        </w:tc>
        <w:tc>
          <w:tcPr>
            <w:tcW w:w="709" w:type="dxa"/>
            <w:tcBorders>
              <w:bottom w:val="single" w:sz="12" w:space="0" w:color="auto"/>
            </w:tcBorders>
          </w:tcPr>
          <w:p w14:paraId="746BEBE4" w14:textId="77777777" w:rsidR="00F625AB" w:rsidRPr="00EA2CED" w:rsidRDefault="00F625AB" w:rsidP="00EA2CED">
            <w:pPr>
              <w:ind w:firstLine="0"/>
              <w:rPr>
                <w:ins w:id="379" w:author="Chen Heller" w:date="2022-09-14T21:55:00Z"/>
                <w:b/>
                <w:bCs/>
              </w:rPr>
            </w:pPr>
            <w:ins w:id="380" w:author="Chen Heller" w:date="2022-09-14T21:55:00Z">
              <w:r>
                <w:rPr>
                  <w:b/>
                  <w:bCs/>
                </w:rPr>
                <w:t>t(8)</w:t>
              </w:r>
            </w:ins>
          </w:p>
        </w:tc>
        <w:tc>
          <w:tcPr>
            <w:tcW w:w="992" w:type="dxa"/>
            <w:tcBorders>
              <w:bottom w:val="single" w:sz="12" w:space="0" w:color="auto"/>
            </w:tcBorders>
          </w:tcPr>
          <w:p w14:paraId="6B458F6C" w14:textId="77777777" w:rsidR="00F625AB" w:rsidRPr="00EA2CED" w:rsidRDefault="00F625AB" w:rsidP="00EA2CED">
            <w:pPr>
              <w:ind w:firstLine="0"/>
              <w:rPr>
                <w:ins w:id="381" w:author="Chen Heller" w:date="2022-09-14T21:55:00Z"/>
                <w:b/>
                <w:bCs/>
              </w:rPr>
            </w:pPr>
            <w:ins w:id="382" w:author="Chen Heller" w:date="2022-09-14T21:55:00Z">
              <w:r>
                <w:rPr>
                  <w:b/>
                  <w:bCs/>
                </w:rPr>
                <w:t>p</w:t>
              </w:r>
            </w:ins>
          </w:p>
        </w:tc>
        <w:tc>
          <w:tcPr>
            <w:tcW w:w="1701" w:type="dxa"/>
            <w:tcBorders>
              <w:bottom w:val="single" w:sz="12" w:space="0" w:color="auto"/>
            </w:tcBorders>
          </w:tcPr>
          <w:p w14:paraId="669C1D57" w14:textId="77777777" w:rsidR="00F625AB" w:rsidRPr="00EA2CED" w:rsidRDefault="00F625AB" w:rsidP="00EA2CED">
            <w:pPr>
              <w:ind w:firstLine="0"/>
              <w:rPr>
                <w:ins w:id="383" w:author="Chen Heller" w:date="2022-09-14T21:55:00Z"/>
                <w:b/>
                <w:bCs/>
              </w:rPr>
            </w:pPr>
            <w:ins w:id="384" w:author="Chen Heller" w:date="2022-09-14T21:55:00Z">
              <w:r>
                <w:rPr>
                  <w:b/>
                  <w:bCs/>
                </w:rPr>
                <w:t>CI</w:t>
              </w:r>
            </w:ins>
          </w:p>
        </w:tc>
        <w:tc>
          <w:tcPr>
            <w:tcW w:w="709" w:type="dxa"/>
            <w:tcBorders>
              <w:bottom w:val="single" w:sz="12" w:space="0" w:color="auto"/>
            </w:tcBorders>
          </w:tcPr>
          <w:p w14:paraId="0E1E7D3B" w14:textId="77777777" w:rsidR="00F625AB" w:rsidRPr="00EA2CED" w:rsidRDefault="00F625AB" w:rsidP="00EA2CED">
            <w:pPr>
              <w:ind w:firstLine="0"/>
              <w:rPr>
                <w:ins w:id="385" w:author="Chen Heller" w:date="2022-09-14T21:55:00Z"/>
                <w:b/>
                <w:bCs/>
              </w:rPr>
            </w:pPr>
            <w:ins w:id="386" w:author="Chen Heller" w:date="2022-09-14T21:55:00Z">
              <w:r>
                <w:rPr>
                  <w:b/>
                  <w:bCs/>
                </w:rPr>
                <w:t>d</w:t>
              </w:r>
            </w:ins>
          </w:p>
        </w:tc>
      </w:tr>
      <w:tr w:rsidR="00F625AB" w14:paraId="7E3A973E" w14:textId="77777777" w:rsidTr="00EA2CED">
        <w:trPr>
          <w:trHeight w:val="313"/>
          <w:ins w:id="387" w:author="Chen Heller" w:date="2022-09-14T21:55:00Z"/>
        </w:trPr>
        <w:tc>
          <w:tcPr>
            <w:tcW w:w="9923" w:type="dxa"/>
            <w:gridSpan w:val="8"/>
            <w:tcBorders>
              <w:top w:val="single" w:sz="12" w:space="0" w:color="auto"/>
            </w:tcBorders>
          </w:tcPr>
          <w:p w14:paraId="027283E5" w14:textId="77777777" w:rsidR="00F625AB" w:rsidRDefault="00F625AB" w:rsidP="00EA2CED">
            <w:pPr>
              <w:ind w:firstLine="0"/>
              <w:rPr>
                <w:ins w:id="388" w:author="Chen Heller" w:date="2022-09-14T21:55:00Z"/>
              </w:rPr>
            </w:pPr>
            <w:ins w:id="389" w:author="Chen Heller" w:date="2022-09-14T21:55:00Z">
              <w:r>
                <w:rPr>
                  <w:b/>
                  <w:bCs/>
                </w:rPr>
                <w:t>Reaching</w:t>
              </w:r>
            </w:ins>
          </w:p>
        </w:tc>
      </w:tr>
      <w:tr w:rsidR="00F625AB" w14:paraId="60E71E84" w14:textId="77777777" w:rsidTr="00EA2CED">
        <w:trPr>
          <w:trHeight w:val="490"/>
          <w:ins w:id="390" w:author="Chen Heller" w:date="2022-09-14T21:55:00Z"/>
        </w:trPr>
        <w:tc>
          <w:tcPr>
            <w:tcW w:w="284" w:type="dxa"/>
            <w:vMerge w:val="restart"/>
            <w:tcBorders>
              <w:bottom w:val="single" w:sz="12" w:space="0" w:color="auto"/>
            </w:tcBorders>
          </w:tcPr>
          <w:p w14:paraId="28C9286D" w14:textId="77777777" w:rsidR="00F625AB" w:rsidRPr="00EA2CED" w:rsidRDefault="00F625AB" w:rsidP="00EA2CED">
            <w:pPr>
              <w:ind w:firstLine="0"/>
              <w:rPr>
                <w:ins w:id="391" w:author="Chen Heller" w:date="2022-09-14T21:55:00Z"/>
                <w:b/>
                <w:bCs/>
              </w:rPr>
            </w:pPr>
          </w:p>
        </w:tc>
        <w:tc>
          <w:tcPr>
            <w:tcW w:w="2126" w:type="dxa"/>
          </w:tcPr>
          <w:p w14:paraId="4820B497" w14:textId="77777777" w:rsidR="00F625AB" w:rsidRPr="00EA2CED" w:rsidRDefault="00F625AB" w:rsidP="00EA2CED">
            <w:pPr>
              <w:ind w:firstLine="0"/>
              <w:rPr>
                <w:ins w:id="392" w:author="Chen Heller" w:date="2022-09-14T21:55:00Z"/>
                <w:b/>
                <w:bCs/>
              </w:rPr>
            </w:pPr>
            <w:ins w:id="393" w:author="Chen Heller" w:date="2022-09-14T21:55:00Z">
              <w:r w:rsidRPr="00EA2CED">
                <w:rPr>
                  <w:b/>
                  <w:bCs/>
                </w:rPr>
                <w:t>Reach area</w:t>
              </w:r>
            </w:ins>
          </w:p>
        </w:tc>
        <w:tc>
          <w:tcPr>
            <w:tcW w:w="1701" w:type="dxa"/>
          </w:tcPr>
          <w:p w14:paraId="29BCDA47" w14:textId="77777777" w:rsidR="00F625AB" w:rsidRDefault="00F625AB" w:rsidP="00EA2CED">
            <w:pPr>
              <w:ind w:firstLine="0"/>
              <w:rPr>
                <w:ins w:id="394" w:author="Chen Heller" w:date="2022-09-14T21:55:00Z"/>
              </w:rPr>
            </w:pPr>
            <w:ins w:id="395" w:author="Chen Heller" w:date="2022-09-14T21:55:00Z">
              <w:r>
                <w:t>1.50 (0.28)</w:t>
              </w:r>
            </w:ins>
          </w:p>
        </w:tc>
        <w:tc>
          <w:tcPr>
            <w:tcW w:w="1701" w:type="dxa"/>
          </w:tcPr>
          <w:p w14:paraId="4D0E8BF7" w14:textId="77777777" w:rsidR="00F625AB" w:rsidRDefault="00F625AB" w:rsidP="00EA2CED">
            <w:pPr>
              <w:ind w:firstLine="0"/>
              <w:rPr>
                <w:ins w:id="396" w:author="Chen Heller" w:date="2022-09-14T21:55:00Z"/>
              </w:rPr>
            </w:pPr>
            <w:ins w:id="397" w:author="Chen Heller" w:date="2022-09-14T21:55:00Z">
              <w:r>
                <w:t>1.39 (0.64)</w:t>
              </w:r>
            </w:ins>
          </w:p>
        </w:tc>
        <w:tc>
          <w:tcPr>
            <w:tcW w:w="709" w:type="dxa"/>
          </w:tcPr>
          <w:p w14:paraId="421C6915" w14:textId="77777777" w:rsidR="00F625AB" w:rsidRDefault="00F625AB" w:rsidP="00EA2CED">
            <w:pPr>
              <w:ind w:firstLine="0"/>
              <w:rPr>
                <w:ins w:id="398" w:author="Chen Heller" w:date="2022-09-14T21:55:00Z"/>
              </w:rPr>
            </w:pPr>
          </w:p>
        </w:tc>
        <w:tc>
          <w:tcPr>
            <w:tcW w:w="992" w:type="dxa"/>
          </w:tcPr>
          <w:p w14:paraId="56F8291D" w14:textId="77777777" w:rsidR="00F625AB" w:rsidRDefault="00F625AB" w:rsidP="00EA2CED">
            <w:pPr>
              <w:ind w:firstLine="0"/>
              <w:rPr>
                <w:ins w:id="399" w:author="Chen Heller" w:date="2022-09-14T21:55:00Z"/>
              </w:rPr>
            </w:pPr>
            <w:ins w:id="400" w:author="Chen Heller" w:date="2022-09-14T21:55:00Z">
              <w:r>
                <w:t>0.699</w:t>
              </w:r>
            </w:ins>
          </w:p>
        </w:tc>
        <w:tc>
          <w:tcPr>
            <w:tcW w:w="1701" w:type="dxa"/>
          </w:tcPr>
          <w:p w14:paraId="094E1940" w14:textId="77777777" w:rsidR="00F625AB" w:rsidRDefault="00F625AB" w:rsidP="00EA2CED">
            <w:pPr>
              <w:ind w:firstLine="0"/>
              <w:rPr>
                <w:ins w:id="401" w:author="Chen Heller" w:date="2022-09-14T21:55:00Z"/>
              </w:rPr>
            </w:pPr>
            <w:ins w:id="402" w:author="Chen Heller" w:date="2022-09-14T21:55:00Z">
              <w:r>
                <w:t>-0.14, 0.36</w:t>
              </w:r>
            </w:ins>
          </w:p>
        </w:tc>
        <w:tc>
          <w:tcPr>
            <w:tcW w:w="709" w:type="dxa"/>
          </w:tcPr>
          <w:p w14:paraId="142B6C51" w14:textId="77777777" w:rsidR="00F625AB" w:rsidRDefault="00F625AB" w:rsidP="00EA2CED">
            <w:pPr>
              <w:ind w:firstLine="0"/>
              <w:rPr>
                <w:ins w:id="403" w:author="Chen Heller" w:date="2022-09-14T21:55:00Z"/>
              </w:rPr>
            </w:pPr>
            <w:ins w:id="404" w:author="Chen Heller" w:date="2022-09-14T21:55:00Z">
              <w:r>
                <w:t>0.23</w:t>
              </w:r>
            </w:ins>
          </w:p>
        </w:tc>
      </w:tr>
      <w:tr w:rsidR="00F625AB" w14:paraId="546D8528" w14:textId="77777777" w:rsidTr="00EA2CED">
        <w:trPr>
          <w:trHeight w:val="490"/>
          <w:ins w:id="405" w:author="Chen Heller" w:date="2022-09-14T21:55:00Z"/>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ins w:id="406" w:author="Chen Heller" w:date="2022-09-14T21:55:00Z"/>
                <w:b/>
                <w:bCs/>
              </w:rPr>
            </w:pPr>
          </w:p>
        </w:tc>
        <w:tc>
          <w:tcPr>
            <w:tcW w:w="2126" w:type="dxa"/>
          </w:tcPr>
          <w:p w14:paraId="66320C4C" w14:textId="77777777" w:rsidR="00F625AB" w:rsidRPr="00EA2CED" w:rsidRDefault="00F625AB" w:rsidP="00EA2CED">
            <w:pPr>
              <w:ind w:firstLine="0"/>
              <w:rPr>
                <w:ins w:id="407" w:author="Chen Heller" w:date="2022-09-14T21:55:00Z"/>
                <w:b/>
                <w:bCs/>
              </w:rPr>
            </w:pPr>
            <w:ins w:id="408" w:author="Chen Heller" w:date="2022-09-14T21:55:00Z">
              <w:r w:rsidRPr="00EA2CED">
                <w:rPr>
                  <w:b/>
                  <w:bCs/>
                </w:rPr>
                <w:t>Traveled distance</w:t>
              </w:r>
            </w:ins>
          </w:p>
        </w:tc>
        <w:tc>
          <w:tcPr>
            <w:tcW w:w="1701" w:type="dxa"/>
          </w:tcPr>
          <w:p w14:paraId="290EA18B" w14:textId="77777777" w:rsidR="00F625AB" w:rsidRDefault="00F625AB" w:rsidP="00EA2CED">
            <w:pPr>
              <w:ind w:firstLine="0"/>
              <w:rPr>
                <w:ins w:id="409" w:author="Chen Heller" w:date="2022-09-14T21:55:00Z"/>
              </w:rPr>
            </w:pPr>
            <w:ins w:id="410" w:author="Chen Heller" w:date="2022-09-14T21:55:00Z">
              <w:r>
                <w:t>37.20 (1.09)</w:t>
              </w:r>
            </w:ins>
          </w:p>
        </w:tc>
        <w:tc>
          <w:tcPr>
            <w:tcW w:w="1701" w:type="dxa"/>
          </w:tcPr>
          <w:p w14:paraId="3158147C" w14:textId="77777777" w:rsidR="00F625AB" w:rsidRDefault="00F625AB" w:rsidP="00EA2CED">
            <w:pPr>
              <w:ind w:firstLine="0"/>
              <w:rPr>
                <w:ins w:id="411" w:author="Chen Heller" w:date="2022-09-14T21:55:00Z"/>
              </w:rPr>
            </w:pPr>
            <w:ins w:id="412" w:author="Chen Heller" w:date="2022-09-14T21:55:00Z">
              <w:r>
                <w:t>37.67 (1.17)</w:t>
              </w:r>
            </w:ins>
          </w:p>
        </w:tc>
        <w:tc>
          <w:tcPr>
            <w:tcW w:w="709" w:type="dxa"/>
          </w:tcPr>
          <w:p w14:paraId="1B169B5C" w14:textId="77777777" w:rsidR="00F625AB" w:rsidRDefault="00F625AB" w:rsidP="00EA2CED">
            <w:pPr>
              <w:ind w:firstLine="0"/>
              <w:rPr>
                <w:ins w:id="413" w:author="Chen Heller" w:date="2022-09-14T21:55:00Z"/>
              </w:rPr>
            </w:pPr>
            <w:ins w:id="414" w:author="Chen Heller" w:date="2022-09-14T21:55:00Z">
              <w:r>
                <w:t>1</w:t>
              </w:r>
            </w:ins>
          </w:p>
        </w:tc>
        <w:tc>
          <w:tcPr>
            <w:tcW w:w="992" w:type="dxa"/>
          </w:tcPr>
          <w:p w14:paraId="4D52E8BF" w14:textId="77777777" w:rsidR="00F625AB" w:rsidRDefault="00F625AB" w:rsidP="00EA2CED">
            <w:pPr>
              <w:ind w:firstLine="0"/>
              <w:rPr>
                <w:ins w:id="415" w:author="Chen Heller" w:date="2022-09-14T21:55:00Z"/>
              </w:rPr>
            </w:pPr>
            <w:ins w:id="416" w:author="Chen Heller" w:date="2022-09-14T21:55:00Z">
              <w:r>
                <w:t>0.342</w:t>
              </w:r>
            </w:ins>
          </w:p>
        </w:tc>
        <w:tc>
          <w:tcPr>
            <w:tcW w:w="1701" w:type="dxa"/>
          </w:tcPr>
          <w:p w14:paraId="00B7B671" w14:textId="77777777" w:rsidR="00F625AB" w:rsidRDefault="00F625AB" w:rsidP="00EA2CED">
            <w:pPr>
              <w:ind w:firstLine="0"/>
              <w:rPr>
                <w:ins w:id="417" w:author="Chen Heller" w:date="2022-09-14T21:55:00Z"/>
              </w:rPr>
            </w:pPr>
            <w:ins w:id="418" w:author="Chen Heller" w:date="2022-09-14T21:55:00Z">
              <w:r>
                <w:t>-1.54, 0.60</w:t>
              </w:r>
            </w:ins>
          </w:p>
        </w:tc>
        <w:tc>
          <w:tcPr>
            <w:tcW w:w="709" w:type="dxa"/>
          </w:tcPr>
          <w:p w14:paraId="22DEB25E" w14:textId="77777777" w:rsidR="00F625AB" w:rsidRDefault="00F625AB" w:rsidP="00EA2CED">
            <w:pPr>
              <w:ind w:firstLine="0"/>
              <w:rPr>
                <w:ins w:id="419" w:author="Chen Heller" w:date="2022-09-14T21:55:00Z"/>
              </w:rPr>
            </w:pPr>
            <w:ins w:id="420" w:author="Chen Heller" w:date="2022-09-14T21:55:00Z">
              <w:r>
                <w:t>0.34</w:t>
              </w:r>
            </w:ins>
          </w:p>
        </w:tc>
      </w:tr>
      <w:tr w:rsidR="00F625AB" w14:paraId="3477F4C1" w14:textId="77777777" w:rsidTr="00EA2CED">
        <w:trPr>
          <w:trHeight w:val="490"/>
          <w:ins w:id="421" w:author="Chen Heller" w:date="2022-09-14T21:55:00Z"/>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ins w:id="422" w:author="Chen Heller" w:date="2022-09-14T21:55:00Z"/>
                <w:b/>
                <w:bCs/>
              </w:rPr>
            </w:pPr>
          </w:p>
        </w:tc>
        <w:tc>
          <w:tcPr>
            <w:tcW w:w="2126" w:type="dxa"/>
          </w:tcPr>
          <w:p w14:paraId="20977C07" w14:textId="77777777" w:rsidR="00F625AB" w:rsidRPr="00EA2CED" w:rsidRDefault="00F625AB" w:rsidP="00EA2CED">
            <w:pPr>
              <w:ind w:firstLine="0"/>
              <w:rPr>
                <w:ins w:id="423" w:author="Chen Heller" w:date="2022-09-14T21:55:00Z"/>
                <w:b/>
                <w:bCs/>
              </w:rPr>
            </w:pPr>
            <w:ins w:id="424" w:author="Chen Heller" w:date="2022-09-14T21:55:00Z">
              <w:r w:rsidRPr="00EA2CED">
                <w:rPr>
                  <w:b/>
                  <w:bCs/>
                </w:rPr>
                <w:t>Reaction time</w:t>
              </w:r>
            </w:ins>
          </w:p>
        </w:tc>
        <w:tc>
          <w:tcPr>
            <w:tcW w:w="1701" w:type="dxa"/>
          </w:tcPr>
          <w:p w14:paraId="6E7DDB74" w14:textId="77777777" w:rsidR="00F625AB" w:rsidRDefault="00F625AB" w:rsidP="00EA2CED">
            <w:pPr>
              <w:ind w:firstLine="0"/>
              <w:rPr>
                <w:ins w:id="425" w:author="Chen Heller" w:date="2022-09-14T21:55:00Z"/>
              </w:rPr>
            </w:pPr>
            <w:ins w:id="426" w:author="Chen Heller" w:date="2022-09-14T21:55:00Z">
              <w:r>
                <w:t>140.44 (34.23)</w:t>
              </w:r>
            </w:ins>
          </w:p>
        </w:tc>
        <w:tc>
          <w:tcPr>
            <w:tcW w:w="1701" w:type="dxa"/>
          </w:tcPr>
          <w:p w14:paraId="6D58D2D8" w14:textId="77777777" w:rsidR="00F625AB" w:rsidRDefault="00F625AB" w:rsidP="00EA2CED">
            <w:pPr>
              <w:ind w:firstLine="0"/>
              <w:rPr>
                <w:ins w:id="427" w:author="Chen Heller" w:date="2022-09-14T21:55:00Z"/>
              </w:rPr>
            </w:pPr>
            <w:ins w:id="428" w:author="Chen Heller" w:date="2022-09-14T21:55:00Z">
              <w:r>
                <w:t>144.27 (33.21)</w:t>
              </w:r>
            </w:ins>
          </w:p>
        </w:tc>
        <w:tc>
          <w:tcPr>
            <w:tcW w:w="709" w:type="dxa"/>
          </w:tcPr>
          <w:p w14:paraId="039DA348" w14:textId="77777777" w:rsidR="00F625AB" w:rsidRDefault="00F625AB" w:rsidP="00EA2CED">
            <w:pPr>
              <w:ind w:firstLine="0"/>
              <w:rPr>
                <w:ins w:id="429" w:author="Chen Heller" w:date="2022-09-14T21:55:00Z"/>
              </w:rPr>
            </w:pPr>
          </w:p>
        </w:tc>
        <w:tc>
          <w:tcPr>
            <w:tcW w:w="992" w:type="dxa"/>
          </w:tcPr>
          <w:p w14:paraId="518DA98B" w14:textId="77777777" w:rsidR="00F625AB" w:rsidRDefault="00F625AB" w:rsidP="00EA2CED">
            <w:pPr>
              <w:ind w:firstLine="0"/>
              <w:rPr>
                <w:ins w:id="430" w:author="Chen Heller" w:date="2022-09-14T21:55:00Z"/>
              </w:rPr>
            </w:pPr>
            <w:ins w:id="431" w:author="Chen Heller" w:date="2022-09-14T21:55:00Z">
              <w:r>
                <w:t>0.273</w:t>
              </w:r>
            </w:ins>
          </w:p>
        </w:tc>
        <w:tc>
          <w:tcPr>
            <w:tcW w:w="1701" w:type="dxa"/>
          </w:tcPr>
          <w:p w14:paraId="42AE0FAA" w14:textId="77777777" w:rsidR="00F625AB" w:rsidRDefault="00F625AB" w:rsidP="00EA2CED">
            <w:pPr>
              <w:ind w:firstLine="0"/>
              <w:rPr>
                <w:ins w:id="432" w:author="Chen Heller" w:date="2022-09-14T21:55:00Z"/>
              </w:rPr>
            </w:pPr>
            <w:ins w:id="433" w:author="Chen Heller" w:date="2022-09-14T21:55:00Z">
              <w:r>
                <w:t>-9.62, 1.93</w:t>
              </w:r>
            </w:ins>
          </w:p>
        </w:tc>
        <w:tc>
          <w:tcPr>
            <w:tcW w:w="709" w:type="dxa"/>
          </w:tcPr>
          <w:p w14:paraId="2A9BC241" w14:textId="77777777" w:rsidR="00F625AB" w:rsidRDefault="00F625AB" w:rsidP="00EA2CED">
            <w:pPr>
              <w:ind w:firstLine="0"/>
              <w:rPr>
                <w:ins w:id="434" w:author="Chen Heller" w:date="2022-09-14T21:55:00Z"/>
              </w:rPr>
            </w:pPr>
            <w:ins w:id="435" w:author="Chen Heller" w:date="2022-09-14T21:55:00Z">
              <w:r>
                <w:t>0.40</w:t>
              </w:r>
            </w:ins>
          </w:p>
        </w:tc>
      </w:tr>
      <w:tr w:rsidR="00F625AB" w14:paraId="4916FD57" w14:textId="77777777" w:rsidTr="00EA2CED">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436" w:author="Chen Heller" w:date="2022-09-14T17:01: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ins w:id="437" w:author="Chen Heller" w:date="2022-09-14T21:55:00Z"/>
          <w:trPrChange w:id="438" w:author="Chen Heller" w:date="2022-09-14T17:01:00Z">
            <w:trPr>
              <w:trHeight w:val="490"/>
            </w:trPr>
          </w:trPrChange>
        </w:trPr>
        <w:tc>
          <w:tcPr>
            <w:tcW w:w="284" w:type="dxa"/>
            <w:vMerge/>
            <w:tcBorders>
              <w:top w:val="single" w:sz="12" w:space="0" w:color="auto"/>
              <w:bottom w:val="single" w:sz="12" w:space="0" w:color="auto"/>
            </w:tcBorders>
            <w:tcPrChange w:id="439" w:author="Chen Heller" w:date="2022-09-14T17:01:00Z">
              <w:tcPr>
                <w:tcW w:w="284" w:type="dxa"/>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440" w:author="Chen Heller" w:date="2022-09-14T21:55:00Z"/>
                <w:b/>
                <w:bCs/>
              </w:rPr>
            </w:pPr>
          </w:p>
        </w:tc>
        <w:tc>
          <w:tcPr>
            <w:tcW w:w="2126" w:type="dxa"/>
            <w:tcPrChange w:id="441" w:author="Chen Heller" w:date="2022-09-14T17:01:00Z">
              <w:tcPr>
                <w:tcW w:w="2126" w:type="dxa"/>
              </w:tcPr>
            </w:tcPrChange>
          </w:tcPr>
          <w:p w14:paraId="7B3078D3" w14:textId="77777777" w:rsidR="00F625AB" w:rsidRPr="00EA2CED" w:rsidRDefault="00F625AB" w:rsidP="00EA2CED">
            <w:pPr>
              <w:ind w:firstLine="0"/>
              <w:rPr>
                <w:ins w:id="442" w:author="Chen Heller" w:date="2022-09-14T21:55:00Z"/>
                <w:b/>
                <w:bCs/>
              </w:rPr>
            </w:pPr>
            <w:ins w:id="443" w:author="Chen Heller" w:date="2022-09-14T21:55:00Z">
              <w:r w:rsidRPr="00EA2CED">
                <w:rPr>
                  <w:b/>
                  <w:bCs/>
                </w:rPr>
                <w:t>Movement time</w:t>
              </w:r>
            </w:ins>
          </w:p>
        </w:tc>
        <w:tc>
          <w:tcPr>
            <w:tcW w:w="1701" w:type="dxa"/>
            <w:tcPrChange w:id="444" w:author="Chen Heller" w:date="2022-09-14T17:01:00Z">
              <w:tcPr>
                <w:tcW w:w="1701" w:type="dxa"/>
              </w:tcPr>
            </w:tcPrChange>
          </w:tcPr>
          <w:p w14:paraId="0D98355C" w14:textId="77777777" w:rsidR="00F625AB" w:rsidRDefault="00F625AB" w:rsidP="00EA2CED">
            <w:pPr>
              <w:ind w:firstLine="0"/>
              <w:rPr>
                <w:ins w:id="445" w:author="Chen Heller" w:date="2022-09-14T21:55:00Z"/>
              </w:rPr>
            </w:pPr>
            <w:ins w:id="446" w:author="Chen Heller" w:date="2022-09-14T21:55:00Z">
              <w:r>
                <w:t>416.56 (60.57)</w:t>
              </w:r>
            </w:ins>
          </w:p>
        </w:tc>
        <w:tc>
          <w:tcPr>
            <w:tcW w:w="1701" w:type="dxa"/>
            <w:tcPrChange w:id="447" w:author="Chen Heller" w:date="2022-09-14T17:01:00Z">
              <w:tcPr>
                <w:tcW w:w="1701" w:type="dxa"/>
              </w:tcPr>
            </w:tcPrChange>
          </w:tcPr>
          <w:p w14:paraId="2343C3E5" w14:textId="77777777" w:rsidR="00F625AB" w:rsidRDefault="00F625AB" w:rsidP="00EA2CED">
            <w:pPr>
              <w:ind w:firstLine="0"/>
              <w:rPr>
                <w:ins w:id="448" w:author="Chen Heller" w:date="2022-09-14T21:55:00Z"/>
              </w:rPr>
            </w:pPr>
            <w:ins w:id="449" w:author="Chen Heller" w:date="2022-09-14T21:55:00Z">
              <w:r>
                <w:t>423.96 (45.40)</w:t>
              </w:r>
            </w:ins>
          </w:p>
        </w:tc>
        <w:tc>
          <w:tcPr>
            <w:tcW w:w="709" w:type="dxa"/>
            <w:tcPrChange w:id="450" w:author="Chen Heller" w:date="2022-09-14T17:01:00Z">
              <w:tcPr>
                <w:tcW w:w="709" w:type="dxa"/>
              </w:tcPr>
            </w:tcPrChange>
          </w:tcPr>
          <w:p w14:paraId="79BEE7E1" w14:textId="77777777" w:rsidR="00F625AB" w:rsidRDefault="00F625AB" w:rsidP="00EA2CED">
            <w:pPr>
              <w:ind w:firstLine="0"/>
              <w:rPr>
                <w:ins w:id="451" w:author="Chen Heller" w:date="2022-09-14T21:55:00Z"/>
              </w:rPr>
            </w:pPr>
          </w:p>
        </w:tc>
        <w:tc>
          <w:tcPr>
            <w:tcW w:w="992" w:type="dxa"/>
            <w:tcPrChange w:id="452" w:author="Chen Heller" w:date="2022-09-14T17:01:00Z">
              <w:tcPr>
                <w:tcW w:w="992" w:type="dxa"/>
              </w:tcPr>
            </w:tcPrChange>
          </w:tcPr>
          <w:p w14:paraId="2BD28BB7" w14:textId="77777777" w:rsidR="00F625AB" w:rsidRDefault="00F625AB" w:rsidP="00EA2CED">
            <w:pPr>
              <w:ind w:firstLine="0"/>
              <w:rPr>
                <w:ins w:id="453" w:author="Chen Heller" w:date="2022-09-14T21:55:00Z"/>
              </w:rPr>
            </w:pPr>
            <w:ins w:id="454" w:author="Chen Heller" w:date="2022-09-14T21:55:00Z">
              <w:r>
                <w:t>0.316</w:t>
              </w:r>
            </w:ins>
          </w:p>
        </w:tc>
        <w:tc>
          <w:tcPr>
            <w:tcW w:w="1701" w:type="dxa"/>
            <w:tcPrChange w:id="455" w:author="Chen Heller" w:date="2022-09-14T17:01:00Z">
              <w:tcPr>
                <w:tcW w:w="1701" w:type="dxa"/>
              </w:tcPr>
            </w:tcPrChange>
          </w:tcPr>
          <w:p w14:paraId="4746B163" w14:textId="77777777" w:rsidR="00F625AB" w:rsidRDefault="00F625AB" w:rsidP="00EA2CED">
            <w:pPr>
              <w:ind w:firstLine="0"/>
              <w:rPr>
                <w:ins w:id="456" w:author="Chen Heller" w:date="2022-09-14T21:55:00Z"/>
              </w:rPr>
            </w:pPr>
            <w:ins w:id="457" w:author="Chen Heller" w:date="2022-09-14T21:55:00Z">
              <w:r>
                <w:t>-17.63, 2.74</w:t>
              </w:r>
            </w:ins>
          </w:p>
        </w:tc>
        <w:tc>
          <w:tcPr>
            <w:tcW w:w="709" w:type="dxa"/>
            <w:tcPrChange w:id="458" w:author="Chen Heller" w:date="2022-09-14T17:01:00Z">
              <w:tcPr>
                <w:tcW w:w="709" w:type="dxa"/>
              </w:tcPr>
            </w:tcPrChange>
          </w:tcPr>
          <w:p w14:paraId="7E100EDC" w14:textId="77777777" w:rsidR="00F625AB" w:rsidRDefault="00F625AB" w:rsidP="00EA2CED">
            <w:pPr>
              <w:ind w:firstLine="0"/>
              <w:rPr>
                <w:ins w:id="459" w:author="Chen Heller" w:date="2022-09-14T21:55:00Z"/>
              </w:rPr>
            </w:pPr>
            <w:ins w:id="460" w:author="Chen Heller" w:date="2022-09-14T21:55:00Z">
              <w:r>
                <w:t>0.40</w:t>
              </w:r>
            </w:ins>
          </w:p>
        </w:tc>
      </w:tr>
      <w:tr w:rsidR="00F625AB" w14:paraId="1A30158E" w14:textId="77777777" w:rsidTr="00EA2CED">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461" w:author="Chen Heller" w:date="2022-09-14T17:01: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ins w:id="462" w:author="Chen Heller" w:date="2022-09-14T21:55:00Z"/>
          <w:trPrChange w:id="463" w:author="Chen Heller" w:date="2022-09-14T17:01:00Z">
            <w:trPr>
              <w:trHeight w:val="490"/>
            </w:trPr>
          </w:trPrChange>
        </w:trPr>
        <w:tc>
          <w:tcPr>
            <w:tcW w:w="284" w:type="dxa"/>
            <w:vMerge/>
            <w:tcBorders>
              <w:top w:val="single" w:sz="12" w:space="0" w:color="auto"/>
              <w:bottom w:val="single" w:sz="12" w:space="0" w:color="auto"/>
            </w:tcBorders>
            <w:tcPrChange w:id="464" w:author="Chen Heller" w:date="2022-09-14T17:01:00Z">
              <w:tcPr>
                <w:tcW w:w="284" w:type="dxa"/>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465" w:author="Chen Heller" w:date="2022-09-14T21:55:00Z"/>
                <w:b/>
                <w:bCs/>
              </w:rPr>
            </w:pPr>
          </w:p>
        </w:tc>
        <w:tc>
          <w:tcPr>
            <w:tcW w:w="2126" w:type="dxa"/>
            <w:tcBorders>
              <w:bottom w:val="single" w:sz="12" w:space="0" w:color="auto"/>
            </w:tcBorders>
            <w:tcPrChange w:id="466" w:author="Chen Heller" w:date="2022-09-14T17:01:00Z">
              <w:tcPr>
                <w:tcW w:w="2126" w:type="dxa"/>
                <w:tcBorders>
                  <w:bottom w:val="single" w:sz="12" w:space="0" w:color="auto"/>
                </w:tcBorders>
              </w:tcPr>
            </w:tcPrChange>
          </w:tcPr>
          <w:p w14:paraId="6AA27C5C" w14:textId="77777777" w:rsidR="00F625AB" w:rsidRPr="00EA2CED" w:rsidRDefault="00F625AB" w:rsidP="00EA2CED">
            <w:pPr>
              <w:ind w:firstLine="0"/>
              <w:rPr>
                <w:ins w:id="467" w:author="Chen Heller" w:date="2022-09-14T21:55:00Z"/>
                <w:b/>
                <w:bCs/>
              </w:rPr>
            </w:pPr>
            <w:ins w:id="468" w:author="Chen Heller" w:date="2022-09-14T21:55:00Z">
              <w:r w:rsidRPr="00EA2CED">
                <w:rPr>
                  <w:b/>
                  <w:bCs/>
                </w:rPr>
                <w:t>COM</w:t>
              </w:r>
            </w:ins>
          </w:p>
        </w:tc>
        <w:tc>
          <w:tcPr>
            <w:tcW w:w="1701" w:type="dxa"/>
            <w:tcBorders>
              <w:bottom w:val="single" w:sz="12" w:space="0" w:color="auto"/>
            </w:tcBorders>
            <w:tcPrChange w:id="469" w:author="Chen Heller" w:date="2022-09-14T17:01:00Z">
              <w:tcPr>
                <w:tcW w:w="1701" w:type="dxa"/>
                <w:tcBorders>
                  <w:bottom w:val="single" w:sz="12" w:space="0" w:color="auto"/>
                </w:tcBorders>
              </w:tcPr>
            </w:tcPrChange>
          </w:tcPr>
          <w:p w14:paraId="7689BEB1" w14:textId="77777777" w:rsidR="00F625AB" w:rsidRDefault="00F625AB" w:rsidP="00EA2CED">
            <w:pPr>
              <w:ind w:firstLine="0"/>
              <w:rPr>
                <w:ins w:id="470" w:author="Chen Heller" w:date="2022-09-14T21:55:00Z"/>
              </w:rPr>
            </w:pPr>
            <w:ins w:id="471" w:author="Chen Heller" w:date="2022-09-14T21:55:00Z">
              <w:r>
                <w:t>0.26 (0.08)</w:t>
              </w:r>
            </w:ins>
          </w:p>
        </w:tc>
        <w:tc>
          <w:tcPr>
            <w:tcW w:w="1701" w:type="dxa"/>
            <w:tcBorders>
              <w:bottom w:val="single" w:sz="12" w:space="0" w:color="auto"/>
            </w:tcBorders>
            <w:tcPrChange w:id="472" w:author="Chen Heller" w:date="2022-09-14T17:01:00Z">
              <w:tcPr>
                <w:tcW w:w="1701" w:type="dxa"/>
                <w:tcBorders>
                  <w:bottom w:val="single" w:sz="12" w:space="0" w:color="auto"/>
                </w:tcBorders>
              </w:tcPr>
            </w:tcPrChange>
          </w:tcPr>
          <w:p w14:paraId="1D65945F" w14:textId="77777777" w:rsidR="00F625AB" w:rsidRDefault="00F625AB" w:rsidP="00EA2CED">
            <w:pPr>
              <w:ind w:firstLine="0"/>
              <w:rPr>
                <w:ins w:id="473" w:author="Chen Heller" w:date="2022-09-14T21:55:00Z"/>
              </w:rPr>
            </w:pPr>
            <w:ins w:id="474" w:author="Chen Heller" w:date="2022-09-14T21:55:00Z">
              <w:r>
                <w:t>0.27 (0.12)</w:t>
              </w:r>
            </w:ins>
          </w:p>
        </w:tc>
        <w:tc>
          <w:tcPr>
            <w:tcW w:w="709" w:type="dxa"/>
            <w:tcBorders>
              <w:bottom w:val="single" w:sz="12" w:space="0" w:color="auto"/>
            </w:tcBorders>
            <w:tcPrChange w:id="475" w:author="Chen Heller" w:date="2022-09-14T17:01:00Z">
              <w:tcPr>
                <w:tcW w:w="709" w:type="dxa"/>
                <w:tcBorders>
                  <w:bottom w:val="single" w:sz="12" w:space="0" w:color="auto"/>
                </w:tcBorders>
              </w:tcPr>
            </w:tcPrChange>
          </w:tcPr>
          <w:p w14:paraId="5CF9D4F4" w14:textId="77777777" w:rsidR="00F625AB" w:rsidRDefault="00F625AB" w:rsidP="00EA2CED">
            <w:pPr>
              <w:ind w:firstLine="0"/>
              <w:rPr>
                <w:ins w:id="476" w:author="Chen Heller" w:date="2022-09-14T21:55:00Z"/>
              </w:rPr>
            </w:pPr>
          </w:p>
        </w:tc>
        <w:tc>
          <w:tcPr>
            <w:tcW w:w="992" w:type="dxa"/>
            <w:tcBorders>
              <w:bottom w:val="single" w:sz="12" w:space="0" w:color="auto"/>
            </w:tcBorders>
            <w:tcPrChange w:id="477" w:author="Chen Heller" w:date="2022-09-14T17:01:00Z">
              <w:tcPr>
                <w:tcW w:w="992" w:type="dxa"/>
                <w:tcBorders>
                  <w:bottom w:val="single" w:sz="12" w:space="0" w:color="auto"/>
                </w:tcBorders>
              </w:tcPr>
            </w:tcPrChange>
          </w:tcPr>
          <w:p w14:paraId="776B89AD" w14:textId="77777777" w:rsidR="00F625AB" w:rsidRDefault="00F625AB" w:rsidP="00EA2CED">
            <w:pPr>
              <w:ind w:firstLine="0"/>
              <w:rPr>
                <w:ins w:id="478" w:author="Chen Heller" w:date="2022-09-14T21:55:00Z"/>
              </w:rPr>
            </w:pPr>
            <w:ins w:id="479" w:author="Chen Heller" w:date="2022-09-14T21:55:00Z">
              <w:r>
                <w:t>0.781</w:t>
              </w:r>
            </w:ins>
          </w:p>
        </w:tc>
        <w:tc>
          <w:tcPr>
            <w:tcW w:w="1701" w:type="dxa"/>
            <w:tcBorders>
              <w:bottom w:val="single" w:sz="12" w:space="0" w:color="auto"/>
            </w:tcBorders>
            <w:tcPrChange w:id="480" w:author="Chen Heller" w:date="2022-09-14T17:01:00Z">
              <w:tcPr>
                <w:tcW w:w="1701" w:type="dxa"/>
                <w:tcBorders>
                  <w:bottom w:val="single" w:sz="12" w:space="0" w:color="auto"/>
                </w:tcBorders>
              </w:tcPr>
            </w:tcPrChange>
          </w:tcPr>
          <w:p w14:paraId="738DA768" w14:textId="77777777" w:rsidR="00F625AB" w:rsidRDefault="00F625AB" w:rsidP="00EA2CED">
            <w:pPr>
              <w:ind w:firstLine="0"/>
              <w:rPr>
                <w:ins w:id="481" w:author="Chen Heller" w:date="2022-09-14T21:55:00Z"/>
              </w:rPr>
            </w:pPr>
            <w:ins w:id="482" w:author="Chen Heller" w:date="2022-09-14T21:55:00Z">
              <w:r>
                <w:t>-0.08, 0.05</w:t>
              </w:r>
            </w:ins>
          </w:p>
        </w:tc>
        <w:tc>
          <w:tcPr>
            <w:tcW w:w="709" w:type="dxa"/>
            <w:tcBorders>
              <w:bottom w:val="single" w:sz="12" w:space="0" w:color="auto"/>
            </w:tcBorders>
            <w:tcPrChange w:id="483" w:author="Chen Heller" w:date="2022-09-14T17:01:00Z">
              <w:tcPr>
                <w:tcW w:w="709" w:type="dxa"/>
                <w:tcBorders>
                  <w:bottom w:val="single" w:sz="12" w:space="0" w:color="auto"/>
                </w:tcBorders>
              </w:tcPr>
            </w:tcPrChange>
          </w:tcPr>
          <w:p w14:paraId="1C5C40D6" w14:textId="77777777" w:rsidR="00F625AB" w:rsidRDefault="00F625AB" w:rsidP="00EA2CED">
            <w:pPr>
              <w:ind w:firstLine="0"/>
              <w:rPr>
                <w:ins w:id="484" w:author="Chen Heller" w:date="2022-09-14T21:55:00Z"/>
              </w:rPr>
            </w:pPr>
            <w:ins w:id="485" w:author="Chen Heller" w:date="2022-09-14T21:55:00Z">
              <w:r>
                <w:t>0.13</w:t>
              </w:r>
            </w:ins>
          </w:p>
        </w:tc>
      </w:tr>
      <w:tr w:rsidR="00F625AB" w14:paraId="3E212A02" w14:textId="77777777" w:rsidTr="00EA2CED">
        <w:trPr>
          <w:trHeight w:val="490"/>
          <w:ins w:id="486" w:author="Chen Heller" w:date="2022-09-14T21:55:00Z"/>
        </w:trPr>
        <w:tc>
          <w:tcPr>
            <w:tcW w:w="9923" w:type="dxa"/>
            <w:gridSpan w:val="8"/>
            <w:tcBorders>
              <w:top w:val="single" w:sz="12" w:space="0" w:color="auto"/>
            </w:tcBorders>
          </w:tcPr>
          <w:p w14:paraId="41B7AAD3" w14:textId="77777777" w:rsidR="00F625AB" w:rsidRDefault="00F625AB" w:rsidP="00EA2CED">
            <w:pPr>
              <w:spacing w:line="240" w:lineRule="auto"/>
              <w:ind w:firstLine="0"/>
              <w:rPr>
                <w:ins w:id="487" w:author="Chen Heller" w:date="2022-09-14T21:55:00Z"/>
              </w:rPr>
            </w:pPr>
            <w:ins w:id="488" w:author="Chen Heller" w:date="2022-09-14T21:55: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489" w:name="_Ref113877160"/>
      <w:r>
        <w:t xml:space="preserve">Figure </w:t>
      </w:r>
      <w:r w:rsidR="00000000">
        <w:fldChar w:fldCharType="begin"/>
      </w:r>
      <w:r w:rsidR="00000000">
        <w:instrText xml:space="preserve"> SEQ Figure \* ARABIC </w:instrText>
      </w:r>
      <w:r w:rsidR="00000000">
        <w:fldChar w:fldCharType="separate"/>
      </w:r>
      <w:r w:rsidR="007E2512">
        <w:rPr>
          <w:noProof/>
        </w:rPr>
        <w:t>4</w:t>
      </w:r>
      <w:r w:rsidR="00000000">
        <w:rPr>
          <w:noProof/>
        </w:rPr>
        <w:fldChar w:fldCharType="end"/>
      </w:r>
      <w:bookmarkEnd w:id="489"/>
      <w:r>
        <w:t xml:space="preserve">. </w:t>
      </w:r>
      <w:bookmarkStart w:id="490" w:name="_Hlk113877123"/>
      <w:r w:rsidRPr="00C072CE">
        <w:t xml:space="preserve">Results of Experiment </w:t>
      </w:r>
      <w:r>
        <w:t>2</w:t>
      </w:r>
      <w:r w:rsidRPr="00C072CE">
        <w:t xml:space="preserve">. </w:t>
      </w:r>
      <w:ins w:id="491" w:author="Chen Heller" w:date="2022-09-14T18:53:00Z">
        <w:r w:rsidR="00D640C9">
          <w:t>(a) Reaching trajectories in trials where a correct answer was given by choosing the left and right targets, averaged across all participants. Shaded areas are the SE. (b-</w:t>
        </w:r>
      </w:ins>
      <w:ins w:id="492" w:author="Chen Heller" w:date="2022-09-14T18:58:00Z">
        <w:r w:rsidR="00426563">
          <w:t>e</w:t>
        </w:r>
      </w:ins>
      <w:ins w:id="493" w:author="Chen Heller" w:date="2022-09-14T18:53:00Z">
        <w:r w:rsidR="00D640C9">
          <w:t xml:space="preserve">) Dots are single participant averages while the red/blue horizontal lines are the average of all participants. Black error bars symbol the </w:t>
        </w:r>
      </w:ins>
      <w:ins w:id="494" w:author="Chen Heller" w:date="2022-09-14T18:58:00Z">
        <w:r w:rsidR="003050A0">
          <w:t>SE</w:t>
        </w:r>
      </w:ins>
      <w:ins w:id="495" w:author="Chen Heller" w:date="2022-09-14T18:53:00Z">
        <w:r w:rsidR="00D640C9">
          <w:t>. Full/dashed grey lines represent a numerical incline/decline (respectively) between the congruent and incongruent conditions</w:t>
        </w:r>
      </w:ins>
      <w:del w:id="496"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490"/>
    </w:p>
    <w:p w14:paraId="478CC092" w14:textId="77777777" w:rsidR="005948F8" w:rsidRPr="005948F8" w:rsidRDefault="005948F8" w:rsidP="005948F8"/>
    <w:p w14:paraId="65366A3D" w14:textId="27CF7643" w:rsidR="00D826D9" w:rsidRDefault="00D826D9" w:rsidP="006238E0">
      <w:pPr>
        <w:pStyle w:val="Heading3"/>
      </w:pPr>
      <w:bookmarkStart w:id="497" w:name="_Toc114053540"/>
      <w:r>
        <w:t>Discussion</w:t>
      </w:r>
      <w:bookmarkEnd w:id="497"/>
    </w:p>
    <w:p w14:paraId="1ACEDBB1" w14:textId="12AC5B33" w:rsidR="00D44019" w:rsidRDefault="005B4E48" w:rsidP="00463368">
      <w:pPr>
        <w:ind w:firstLine="0"/>
      </w:pPr>
      <w:r>
        <w:t xml:space="preserve">In </w:t>
      </w:r>
      <w:del w:id="498" w:author="Chen Heller" w:date="2022-09-14T13:09:00Z">
        <w:r w:rsidDel="00035FA8">
          <w:delText>Exp 2</w:delText>
        </w:r>
      </w:del>
      <w:ins w:id="499"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lastRenderedPageBreak/>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b))</w:t>
      </w:r>
      <w:r w:rsidR="00D826D9" w:rsidRPr="00E93521">
        <w:t>.</w:t>
      </w:r>
      <w:ins w:id="500" w:author="Chen Heller" w:date="2022-09-14T13:19:00Z">
        <w:r w:rsidR="00A81DB8">
          <w:t xml:space="preserve"> Indeed a post-hoc analysis revealed </w:t>
        </w:r>
      </w:ins>
      <w:ins w:id="501" w:author="Chen Heller" w:date="2022-09-14T13:20:00Z">
        <w:r w:rsidR="00FE25BD">
          <w:t>that excluding this participants yields a significant reach area effec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502" w:name="_Toc114053541"/>
      <w:r>
        <w:t xml:space="preserve">Pilot </w:t>
      </w:r>
      <w:r w:rsidR="00ED60E1">
        <w:t>Exp</w:t>
      </w:r>
      <w:r>
        <w:t>eriment</w:t>
      </w:r>
      <w:r w:rsidR="00ED60E1">
        <w:t xml:space="preserve"> 3</w:t>
      </w:r>
      <w:bookmarkEnd w:id="50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503" w:name="_Toc114053542"/>
      <w:r>
        <w:t>Methods</w:t>
      </w:r>
      <w:bookmarkEnd w:id="503"/>
    </w:p>
    <w:p w14:paraId="3B29F863" w14:textId="77777777" w:rsidR="00D826D9" w:rsidRDefault="00D826D9" w:rsidP="006238E0">
      <w:pPr>
        <w:pStyle w:val="Heading4"/>
      </w:pPr>
      <w:bookmarkStart w:id="504" w:name="_Toc114053543"/>
      <w:r>
        <w:t>Participants</w:t>
      </w:r>
      <w:bookmarkEnd w:id="50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505" w:name="_Toc114053544"/>
      <w:r>
        <w:t>Stimuli</w:t>
      </w:r>
      <w:r w:rsidR="008E682E">
        <w:t>, Apparatus and Procedure</w:t>
      </w:r>
      <w:bookmarkEnd w:id="50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w:t>
      </w:r>
      <w:r w:rsidR="0057241D">
        <w:lastRenderedPageBreak/>
        <w:t>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506" w:name="_Toc114053545"/>
      <w:r>
        <w:t>Results</w:t>
      </w:r>
      <w:bookmarkEnd w:id="506"/>
    </w:p>
    <w:p w14:paraId="3C8905BD" w14:textId="0AAFCE3B" w:rsidR="0045341F" w:rsidRDefault="00BA4221" w:rsidP="00EE6512">
      <w:pPr>
        <w:ind w:firstLine="0"/>
      </w:pPr>
      <w:r>
        <w:t xml:space="preserve">Prime visibility: </w:t>
      </w:r>
      <w:del w:id="507" w:author="Chen Heller" w:date="2022-09-14T13:40:00Z">
        <w:r w:rsidDel="004824F3">
          <w:delText>overall,</w:delText>
        </w:r>
      </w:del>
      <w:ins w:id="508" w:author="Chen Heller" w:date="2022-09-14T13:40:00Z">
        <w:r w:rsidR="004824F3">
          <w:t>PAS visibility ratings of 1/2/3/4 were given in</w:t>
        </w:r>
      </w:ins>
      <w:r>
        <w:t xml:space="preserve"> </w:t>
      </w:r>
      <w:r w:rsidR="00E97DDA">
        <w:t>76.29</w:t>
      </w:r>
      <w:r>
        <w:t>%</w:t>
      </w:r>
      <w:del w:id="509" w:author="Chen Heller" w:date="2022-09-14T13:41:00Z">
        <w:r w:rsidDel="004824F3">
          <w:delText xml:space="preserve"> of the trials were rated as visibility 1, </w:delText>
        </w:r>
      </w:del>
      <w:ins w:id="510" w:author="Chen Heller" w:date="2022-09-14T13:41:00Z">
        <w:r w:rsidR="004824F3">
          <w:t>/</w:t>
        </w:r>
      </w:ins>
      <w:r w:rsidR="00935D83">
        <w:t>2</w:t>
      </w:r>
      <w:r w:rsidR="00E97DDA">
        <w:t>0</w:t>
      </w:r>
      <w:r w:rsidR="00935D83">
        <w:t>.</w:t>
      </w:r>
      <w:r w:rsidR="00E97DDA">
        <w:t>0</w:t>
      </w:r>
      <w:r w:rsidR="00935D83">
        <w:t>8</w:t>
      </w:r>
      <w:r>
        <w:t>%</w:t>
      </w:r>
      <w:del w:id="511" w:author="Chen Heller" w:date="2022-09-14T13:41:00Z">
        <w:r w:rsidDel="004824F3">
          <w:delText xml:space="preserve"> as visibility 2, </w:delText>
        </w:r>
      </w:del>
      <w:ins w:id="512" w:author="Chen Heller" w:date="2022-09-14T13:41:00Z">
        <w:r w:rsidR="004824F3">
          <w:t>/</w:t>
        </w:r>
      </w:ins>
      <w:r w:rsidR="00E97DDA">
        <w:t>2</w:t>
      </w:r>
      <w:r w:rsidR="00935D83">
        <w:t>.</w:t>
      </w:r>
      <w:r w:rsidR="00E97DDA">
        <w:t>85</w:t>
      </w:r>
      <w:r>
        <w:t>%</w:t>
      </w:r>
      <w:del w:id="513" w:author="Chen Heller" w:date="2022-09-14T13:41:00Z">
        <w:r w:rsidDel="004824F3">
          <w:delText xml:space="preserve"> as visibility 3 and </w:delText>
        </w:r>
      </w:del>
      <w:ins w:id="514" w:author="Chen Heller" w:date="2022-09-14T13:41:00Z">
        <w:r w:rsidR="004824F3">
          <w:t>/</w:t>
        </w:r>
      </w:ins>
      <w:r w:rsidR="00E97DDA">
        <w:t>0</w:t>
      </w:r>
      <w:r w:rsidR="00935D83">
        <w:t>.</w:t>
      </w:r>
      <w:r w:rsidR="00E97DDA">
        <w:t>76</w:t>
      </w:r>
      <w:r>
        <w:t>%</w:t>
      </w:r>
      <w:del w:id="515" w:author="Chen Heller" w:date="2022-09-14T13:41:00Z">
        <w:r w:rsidDel="004824F3">
          <w:delText xml:space="preserve"> as visibility 4</w:delText>
        </w:r>
      </w:del>
      <w:ins w:id="516" w:author="Chen Heller" w:date="2022-09-14T13:41:00Z">
        <w:r w:rsidR="004824F3">
          <w:t xml:space="preserve"> of the trials, respectively</w:t>
        </w:r>
      </w:ins>
      <w:r>
        <w:t xml:space="preserve">. </w:t>
      </w:r>
      <w:del w:id="517" w:author="Chen Heller" w:date="2022-09-14T13:33:00Z">
        <w:r w:rsidR="00D826D9" w:rsidDel="00397BE4">
          <w:delText>When participants rated the prime as invisible, they were not better than chance at recognizing it</w:delText>
        </w:r>
      </w:del>
      <w:ins w:id="518" w:author="Chen Heller" w:date="2022-09-14T13:33:00Z">
        <w:r w:rsidR="00397BE4">
          <w:t>Chance level recognition was observed for stimuli that was reported as invisible</w:t>
        </w:r>
      </w:ins>
      <w:r w:rsidR="00D826D9">
        <w:t xml:space="preserve">, </w:t>
      </w:r>
      <w:commentRangeStart w:id="519"/>
      <w:r w:rsidR="00D826D9">
        <w:t>M = 47.4</w:t>
      </w:r>
      <w:r w:rsidR="00174F24">
        <w:t>6</w:t>
      </w:r>
      <w:r w:rsidR="00D826D9">
        <w:t xml:space="preserve">%, </w:t>
      </w:r>
      <w:commentRangeEnd w:id="519"/>
      <w:r w:rsidR="008351C5">
        <w:rPr>
          <w:rStyle w:val="CommentReference"/>
        </w:rPr>
        <w:commentReference w:id="519"/>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520"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521"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522" w:author="Chen Heller" w:date="2022-09-14T12:27:00Z">
        <w:r w:rsidR="00D63E64" w:rsidDel="00DF710B">
          <w:delText xml:space="preserve">a </w:delText>
        </w:r>
        <w:r w:rsidR="000C5896" w:rsidDel="00DF710B">
          <w:delText xml:space="preserve">difference was detected in the reach </w:delText>
        </w:r>
      </w:del>
      <w:del w:id="523" w:author="Chen Heller" w:date="2022-09-14T17:11:00Z">
        <w:r w:rsidR="00853A02" w:rsidDel="00006789">
          <w:pgNum/>
          <w:delText>rea</w:delText>
        </w:r>
      </w:del>
      <w:ins w:id="524" w:author="Chen Heller" w:date="2022-09-14T17:11:00Z">
        <w:r w:rsidR="00006789">
          <w:t>a p</w:t>
        </w:r>
      </w:ins>
      <w:ins w:id="525" w:author="Chen Heller" w:date="2022-09-14T12:28:00Z">
        <w:r w:rsidR="00DF710B">
          <w:t xml:space="preserve">rominent difference was found </w:t>
        </w:r>
        <w:r w:rsidR="00536CFE">
          <w:t xml:space="preserve">in </w:t>
        </w:r>
      </w:ins>
      <w:ins w:id="526" w:author="Chen Heller" w:date="2022-09-14T12:27:00Z">
        <w:r w:rsidR="00DF710B">
          <w:t xml:space="preserve">reach area </w:t>
        </w:r>
      </w:ins>
      <w:ins w:id="527" w:author="Chen Heller" w:date="2022-09-14T12:28:00Z">
        <w:r w:rsidR="00536CFE">
          <w:t>which</w:t>
        </w:r>
        <w:r w:rsidR="00536CFE" w:rsidRPr="00536CFE">
          <w:t xml:space="preserve"> </w:t>
        </w:r>
        <w:r w:rsidR="00536CFE">
          <w:t>was smaller in the incongruent condition than in the congruent one</w:t>
        </w:r>
        <w:r w:rsidR="00536CFE">
          <w:t xml:space="preserve"> </w:t>
        </w:r>
      </w:ins>
      <w:del w:id="528"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529" w:author="Chen Heller" w:date="2022-09-14T12:33:00Z">
        <w:r w:rsidR="000C3552" w:rsidDel="0043758C">
          <w:delText>)</w:delText>
        </w:r>
        <w:r w:rsidR="00FA5A84" w:rsidDel="0043758C">
          <w:delText>,</w:delText>
        </w:r>
        <w:r w:rsidR="000C3552" w:rsidDel="0043758C">
          <w:delText xml:space="preserve"> </w:delText>
        </w:r>
      </w:del>
      <w:ins w:id="530" w:author="Chen Heller" w:date="2022-09-14T12:33:00Z">
        <w:r w:rsidR="0043758C">
          <w:t>)</w:t>
        </w:r>
        <w:r w:rsidR="0043758C">
          <w:t>.</w:t>
        </w:r>
        <w:r w:rsidR="0043758C">
          <w:t xml:space="preserve"> </w:t>
        </w:r>
        <w:r w:rsidR="0043758C">
          <w:t>H</w:t>
        </w:r>
      </w:ins>
      <w:ins w:id="531" w:author="Chen Heller" w:date="2022-09-14T12:28:00Z">
        <w:r w:rsidR="00536CFE">
          <w:t>owever this difference</w:t>
        </w:r>
      </w:ins>
      <w:ins w:id="532" w:author="Chen Heller" w:date="2022-09-14T12:34:00Z">
        <w:r w:rsidR="0043758C">
          <w:t xml:space="preserve">, </w:t>
        </w:r>
      </w:ins>
      <w:ins w:id="533" w:author="Chen Heller" w:date="2022-09-14T17:11:00Z">
        <w:r w:rsidR="00956ED9">
          <w:t xml:space="preserve">as well as </w:t>
        </w:r>
      </w:ins>
      <w:ins w:id="534" w:author="Chen Heller" w:date="2022-09-14T12:34:00Z">
        <w:r w:rsidR="0043758C">
          <w:t>the difference in the other dependent variables</w:t>
        </w:r>
      </w:ins>
      <w:ins w:id="535" w:author="Chen Heller" w:date="2022-09-14T17:12:00Z">
        <w:r w:rsidR="00956ED9">
          <w:t xml:space="preserve"> (</w:t>
        </w:r>
        <w:r w:rsidR="00956ED9">
          <w:fldChar w:fldCharType="begin"/>
        </w:r>
        <w:r w:rsidR="00956ED9">
          <w:instrText xml:space="preserve"> REF _Ref114067946 \h </w:instrText>
        </w:r>
      </w:ins>
      <w:r w:rsidR="00956ED9">
        <w:fldChar w:fldCharType="separate"/>
      </w:r>
      <w:ins w:id="536" w:author="Chen Heller" w:date="2022-09-14T17:12:00Z">
        <w:r w:rsidR="00956ED9">
          <w:t xml:space="preserve">Table </w:t>
        </w:r>
        <w:r w:rsidR="00956ED9">
          <w:rPr>
            <w:noProof/>
          </w:rPr>
          <w:t>3</w:t>
        </w:r>
        <w:r w:rsidR="00956ED9">
          <w:fldChar w:fldCharType="end"/>
        </w:r>
        <w:r w:rsidR="00956ED9">
          <w:t>)</w:t>
        </w:r>
      </w:ins>
      <w:ins w:id="537" w:author="Chen Heller" w:date="2022-09-14T12:34:00Z">
        <w:r w:rsidR="0043758C">
          <w:t xml:space="preserve">, </w:t>
        </w:r>
      </w:ins>
      <w:ins w:id="538" w:author="Chen Heller" w:date="2022-09-14T12:28:00Z">
        <w:r w:rsidR="00536CFE">
          <w:t xml:space="preserve">did not survive the </w:t>
        </w:r>
      </w:ins>
      <w:ins w:id="539" w:author="Chen Heller" w:date="2022-09-14T12:29:00Z">
        <w:r w:rsidR="00536CFE">
          <w:t>multiple comparisons correction</w:t>
        </w:r>
      </w:ins>
      <w:ins w:id="540" w:author="Chen Heller" w:date="2022-09-14T12:34:00Z">
        <w:r w:rsidR="0043758C">
          <w:t>.</w:t>
        </w:r>
      </w:ins>
      <w:ins w:id="541" w:author="Chen Heller" w:date="2022-09-14T12:29:00Z">
        <w:r w:rsidR="00536CFE">
          <w:t xml:space="preserve"> </w:t>
        </w:r>
      </w:ins>
      <w:del w:id="542"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543"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544" w:author="Chen Heller" w:date="2022-09-14T08:56:00Z">
        <w:r w:rsidR="000C5896" w:rsidDel="00BD3F24">
          <w:delText>0.11, 0.42</w:delText>
        </w:r>
      </w:del>
      <w:del w:id="545"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546"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547"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548" w:author="Chen Heller" w:date="2022-09-14T11:32:00Z">
        <w:r w:rsidR="00CF4F56" w:rsidDel="00586E85">
          <w:delText>0.125</w:delText>
        </w:r>
      </w:del>
      <w:del w:id="549" w:author="Chen Heller" w:date="2022-09-14T17:12:00Z">
        <w:r w:rsidR="00CF4F56" w:rsidDel="00956ED9">
          <w:delText>, 95% CI [</w:delText>
        </w:r>
      </w:del>
      <w:del w:id="550" w:author="Chen Heller" w:date="2022-09-14T08:56:00Z">
        <w:r w:rsidR="00CF4F56" w:rsidDel="00BD3F24">
          <w:delText>-1.40, -0.51</w:delText>
        </w:r>
      </w:del>
      <w:del w:id="551"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552" w:author="Chen Heller" w:date="2022-09-14T11:32:00Z">
        <w:r w:rsidR="002A0697" w:rsidDel="00586E85">
          <w:delText>0.125</w:delText>
        </w:r>
      </w:del>
      <w:del w:id="553" w:author="Chen Heller" w:date="2022-09-14T17:12:00Z">
        <w:r w:rsidR="002A0697" w:rsidDel="00956ED9">
          <w:delText xml:space="preserve">, 95% CI [-24.08, 1.12]) and the movement </w:delText>
        </w:r>
        <w:r w:rsidR="002A0697" w:rsidDel="00956ED9">
          <w:lastRenderedPageBreak/>
          <w:delText>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554" w:author="Chen Heller" w:date="2022-09-14T11:32:00Z">
        <w:r w:rsidR="002A0697" w:rsidDel="00586E85">
          <w:delText>0.125</w:delText>
        </w:r>
      </w:del>
      <w:del w:id="555" w:author="Chen Heller" w:date="2022-09-14T17:12:00Z">
        <w:r w:rsidR="002A0697" w:rsidDel="00956ED9">
          <w:delText>, 95% CI [</w:delText>
        </w:r>
      </w:del>
      <w:del w:id="556" w:author="Chen Heller" w:date="2022-09-14T08:56:00Z">
        <w:r w:rsidR="002A0697" w:rsidDel="00BD3F24">
          <w:delText>-20.18, -3.05</w:delText>
        </w:r>
      </w:del>
      <w:del w:id="557" w:author="Chen Heller" w:date="2022-09-14T17:12:00Z">
        <w:r w:rsidR="002A0697" w:rsidDel="00956ED9">
          <w:delText>])</w:delText>
        </w:r>
        <w:r w:rsidR="0097052D" w:rsidDel="00956ED9">
          <w:delText>.</w:delText>
        </w:r>
      </w:del>
      <w:r w:rsidR="00D826D9">
        <w:t xml:space="preserve"> </w:t>
      </w:r>
    </w:p>
    <w:p w14:paraId="42C02537" w14:textId="45536C61"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558" w:author="Chen Heller" w:date="2022-09-14T13:09:00Z">
        <w:r w:rsidR="002F313C" w:rsidRPr="002F313C">
          <w:t>Experiment 2</w:t>
        </w:r>
      </w:ins>
      <w:del w:id="559" w:author="Chen Heller" w:date="2022-09-14T13:09:00Z">
        <w:r w:rsidR="00461EEA" w:rsidDel="002F313C">
          <w:delText>Exp 2.</w:delText>
        </w:r>
      </w:del>
      <w:r w:rsidR="00461EEA">
        <w:t xml:space="preserve"> </w:t>
      </w:r>
      <w:r w:rsidR="00547992">
        <w:t>A</w:t>
      </w:r>
      <w:r w:rsidR="00461EEA">
        <w:t xml:space="preserve">nd </w:t>
      </w:r>
      <w:ins w:id="560" w:author="Chen Heller" w:date="2022-09-14T13:10:00Z">
        <w:r w:rsidR="002F313C" w:rsidRPr="002F313C">
          <w:t>Experiment 3</w:t>
        </w:r>
      </w:ins>
      <w:del w:id="561"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634E13">
        <w:t>).</w:t>
      </w:r>
      <w:r w:rsidR="00D826D9">
        <w:t xml:space="preserve"> </w:t>
      </w:r>
      <w:commentRangeStart w:id="562"/>
      <w:commentRangeStart w:id="563"/>
      <w:commentRangeStart w:id="564"/>
      <w:r w:rsidR="006E74E9">
        <w:t xml:space="preserve">More specifically, </w:t>
      </w:r>
      <w:r w:rsidR="003334B5">
        <w:t>a</w:t>
      </w:r>
      <w:r w:rsidR="007B7FD0">
        <w:t>n</w:t>
      </w:r>
      <w:r w:rsidR="003334B5">
        <w:t xml:space="preserve"> increase was found in the number of short trajectories (</w:t>
      </w:r>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r w:rsidR="003334B5">
        <w:t>)</w:t>
      </w:r>
      <w:r w:rsidR="00D826D9">
        <w:t xml:space="preserve"> </w:t>
      </w:r>
      <w:r w:rsidR="003334B5">
        <w:t>while an increasing trend was found for the number of early responses (</w:t>
      </w:r>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r w:rsidR="003334B5">
        <w:t xml:space="preserve">). Contrastingly, </w:t>
      </w:r>
      <w:r w:rsidR="00E1425A">
        <w:t>and in-line with my expectations, decreasing trends were found for the number of late responses (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 slow movements (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 and incorrect answers (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commentRangeEnd w:id="562"/>
      <w:r w:rsidR="00C901C1">
        <w:rPr>
          <w:rStyle w:val="CommentReference"/>
        </w:rPr>
        <w:commentReference w:id="562"/>
      </w:r>
      <w:commentRangeEnd w:id="563"/>
      <w:r w:rsidR="00B25647">
        <w:rPr>
          <w:rStyle w:val="CommentReference"/>
        </w:rPr>
        <w:commentReference w:id="563"/>
      </w:r>
      <w:commentRangeEnd w:id="564"/>
      <w:r w:rsidR="00470181">
        <w:rPr>
          <w:rStyle w:val="CommentReference"/>
        </w:rPr>
        <w:commentReference w:id="564"/>
      </w:r>
    </w:p>
    <w:p w14:paraId="3D3AA847" w14:textId="29D4F2DF" w:rsidR="001D150D" w:rsidRDefault="001D150D" w:rsidP="001D150D">
      <w:pPr>
        <w:pStyle w:val="Caption"/>
        <w:keepNext/>
        <w:rPr>
          <w:ins w:id="565" w:author="Chen Heller" w:date="2022-09-14T16:53:00Z"/>
        </w:rPr>
        <w:pPrChange w:id="566" w:author="Chen Heller" w:date="2022-09-14T16:53:00Z">
          <w:pPr/>
        </w:pPrChange>
      </w:pPr>
      <w:bookmarkStart w:id="567" w:name="_Ref114067946"/>
      <w:ins w:id="568" w:author="Chen Heller" w:date="2022-09-14T16:53:00Z">
        <w:r>
          <w:t xml:space="preserve">Table </w:t>
        </w:r>
        <w:r>
          <w:fldChar w:fldCharType="begin"/>
        </w:r>
        <w:r>
          <w:instrText xml:space="preserve"> SEQ Table \* ARABIC </w:instrText>
        </w:r>
      </w:ins>
      <w:r>
        <w:fldChar w:fldCharType="separate"/>
      </w:r>
      <w:ins w:id="569" w:author="Chen Heller" w:date="2022-09-14T17:06:00Z">
        <w:r w:rsidR="002436A8">
          <w:rPr>
            <w:noProof/>
          </w:rPr>
          <w:t>3</w:t>
        </w:r>
      </w:ins>
      <w:ins w:id="570" w:author="Chen Heller" w:date="2022-09-14T16:53:00Z">
        <w:r>
          <w:fldChar w:fldCharType="end"/>
        </w:r>
        <w:bookmarkEnd w:id="567"/>
        <w:r w:rsidR="004A776C">
          <w:t>. Results of Experiment 3</w:t>
        </w:r>
      </w:ins>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71" w:author="Chen Heller" w:date="2022-09-14T16:53: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126"/>
        <w:gridCol w:w="1701"/>
        <w:gridCol w:w="1701"/>
        <w:gridCol w:w="709"/>
        <w:gridCol w:w="992"/>
        <w:gridCol w:w="1701"/>
        <w:gridCol w:w="709"/>
        <w:tblGridChange w:id="572">
          <w:tblGrid>
            <w:gridCol w:w="284"/>
            <w:gridCol w:w="2126"/>
            <w:gridCol w:w="1701"/>
            <w:gridCol w:w="1701"/>
            <w:gridCol w:w="709"/>
            <w:gridCol w:w="992"/>
            <w:gridCol w:w="1701"/>
            <w:gridCol w:w="709"/>
          </w:tblGrid>
        </w:tblGridChange>
      </w:tblGrid>
      <w:tr w:rsidR="00B65BC7" w14:paraId="42055F2C" w14:textId="77777777" w:rsidTr="001D150D">
        <w:trPr>
          <w:trHeight w:val="510"/>
          <w:ins w:id="573" w:author="Chen Heller" w:date="2022-09-14T16:49:00Z"/>
          <w:trPrChange w:id="574" w:author="Chen Heller" w:date="2022-09-14T16:53:00Z">
            <w:trPr>
              <w:trHeight w:val="510"/>
            </w:trPr>
          </w:trPrChange>
        </w:trPr>
        <w:tc>
          <w:tcPr>
            <w:tcW w:w="284" w:type="dxa"/>
            <w:tcBorders>
              <w:top w:val="single" w:sz="12" w:space="0" w:color="auto"/>
            </w:tcBorders>
            <w:tcPrChange w:id="575" w:author="Chen Heller" w:date="2022-09-14T16:53:00Z">
              <w:tcPr>
                <w:tcW w:w="284" w:type="dxa"/>
              </w:tcPr>
            </w:tcPrChange>
          </w:tcPr>
          <w:p w14:paraId="3C2A7954" w14:textId="77777777" w:rsidR="00B65BC7" w:rsidRDefault="00B65BC7" w:rsidP="00EA2CED">
            <w:pPr>
              <w:ind w:firstLine="0"/>
              <w:rPr>
                <w:ins w:id="576" w:author="Chen Heller" w:date="2022-09-14T16:49:00Z"/>
              </w:rPr>
            </w:pPr>
          </w:p>
        </w:tc>
        <w:tc>
          <w:tcPr>
            <w:tcW w:w="2126" w:type="dxa"/>
            <w:tcBorders>
              <w:top w:val="single" w:sz="12" w:space="0" w:color="auto"/>
            </w:tcBorders>
            <w:tcPrChange w:id="577" w:author="Chen Heller" w:date="2022-09-14T16:53:00Z">
              <w:tcPr>
                <w:tcW w:w="2126" w:type="dxa"/>
              </w:tcPr>
            </w:tcPrChange>
          </w:tcPr>
          <w:p w14:paraId="447D5578" w14:textId="77777777" w:rsidR="00B65BC7" w:rsidRDefault="00B65BC7" w:rsidP="00EA2CED">
            <w:pPr>
              <w:ind w:firstLine="0"/>
              <w:rPr>
                <w:ins w:id="578" w:author="Chen Heller" w:date="2022-09-14T16:49:00Z"/>
              </w:rPr>
            </w:pPr>
          </w:p>
        </w:tc>
        <w:tc>
          <w:tcPr>
            <w:tcW w:w="1701" w:type="dxa"/>
            <w:tcBorders>
              <w:top w:val="single" w:sz="12" w:space="0" w:color="auto"/>
              <w:bottom w:val="single" w:sz="12" w:space="0" w:color="auto"/>
            </w:tcBorders>
            <w:tcPrChange w:id="579" w:author="Chen Heller" w:date="2022-09-14T16:53:00Z">
              <w:tcPr>
                <w:tcW w:w="1701" w:type="dxa"/>
                <w:tcBorders>
                  <w:bottom w:val="single" w:sz="12" w:space="0" w:color="auto"/>
                </w:tcBorders>
              </w:tcPr>
            </w:tcPrChange>
          </w:tcPr>
          <w:p w14:paraId="1744C126" w14:textId="77777777" w:rsidR="00B65BC7" w:rsidRPr="00EA2CED" w:rsidRDefault="00B65BC7" w:rsidP="00EA2CED">
            <w:pPr>
              <w:ind w:firstLine="0"/>
              <w:jc w:val="center"/>
              <w:rPr>
                <w:ins w:id="580" w:author="Chen Heller" w:date="2022-09-14T16:49:00Z"/>
                <w:b/>
                <w:bCs/>
              </w:rPr>
            </w:pPr>
            <w:ins w:id="581" w:author="Chen Heller" w:date="2022-09-14T16:49:00Z">
              <w:r w:rsidRPr="00EA2CED">
                <w:rPr>
                  <w:b/>
                  <w:bCs/>
                </w:rPr>
                <w:t>Congruent</w:t>
              </w:r>
            </w:ins>
          </w:p>
        </w:tc>
        <w:tc>
          <w:tcPr>
            <w:tcW w:w="1701" w:type="dxa"/>
            <w:tcBorders>
              <w:top w:val="single" w:sz="12" w:space="0" w:color="auto"/>
              <w:bottom w:val="single" w:sz="12" w:space="0" w:color="auto"/>
            </w:tcBorders>
            <w:tcPrChange w:id="582" w:author="Chen Heller" w:date="2022-09-14T16:53:00Z">
              <w:tcPr>
                <w:tcW w:w="1701" w:type="dxa"/>
                <w:tcBorders>
                  <w:bottom w:val="single" w:sz="12" w:space="0" w:color="auto"/>
                </w:tcBorders>
              </w:tcPr>
            </w:tcPrChange>
          </w:tcPr>
          <w:p w14:paraId="43B29F81" w14:textId="77777777" w:rsidR="00B65BC7" w:rsidRPr="00EA2CED" w:rsidRDefault="00B65BC7" w:rsidP="00EA2CED">
            <w:pPr>
              <w:ind w:firstLine="0"/>
              <w:rPr>
                <w:ins w:id="583" w:author="Chen Heller" w:date="2022-09-14T16:49:00Z"/>
                <w:b/>
                <w:bCs/>
              </w:rPr>
            </w:pPr>
            <w:ins w:id="584" w:author="Chen Heller" w:date="2022-09-14T16:49:00Z">
              <w:r w:rsidRPr="00EA2CED">
                <w:rPr>
                  <w:b/>
                  <w:bCs/>
                </w:rPr>
                <w:t>Incongruent</w:t>
              </w:r>
            </w:ins>
          </w:p>
        </w:tc>
        <w:tc>
          <w:tcPr>
            <w:tcW w:w="709" w:type="dxa"/>
            <w:tcBorders>
              <w:top w:val="single" w:sz="12" w:space="0" w:color="auto"/>
            </w:tcBorders>
            <w:tcPrChange w:id="585" w:author="Chen Heller" w:date="2022-09-14T16:53:00Z">
              <w:tcPr>
                <w:tcW w:w="709" w:type="dxa"/>
              </w:tcPr>
            </w:tcPrChange>
          </w:tcPr>
          <w:p w14:paraId="369DE364" w14:textId="77777777" w:rsidR="00B65BC7" w:rsidRPr="00EA2CED" w:rsidRDefault="00B65BC7" w:rsidP="00EA2CED">
            <w:pPr>
              <w:ind w:firstLine="0"/>
              <w:jc w:val="center"/>
              <w:rPr>
                <w:ins w:id="586" w:author="Chen Heller" w:date="2022-09-14T16:49:00Z"/>
                <w:b/>
                <w:bCs/>
              </w:rPr>
            </w:pPr>
          </w:p>
        </w:tc>
        <w:tc>
          <w:tcPr>
            <w:tcW w:w="992" w:type="dxa"/>
            <w:tcBorders>
              <w:top w:val="single" w:sz="12" w:space="0" w:color="auto"/>
            </w:tcBorders>
            <w:tcPrChange w:id="587" w:author="Chen Heller" w:date="2022-09-14T16:53:00Z">
              <w:tcPr>
                <w:tcW w:w="992" w:type="dxa"/>
              </w:tcPr>
            </w:tcPrChange>
          </w:tcPr>
          <w:p w14:paraId="622950C3" w14:textId="77777777" w:rsidR="00B65BC7" w:rsidRPr="00EA2CED" w:rsidRDefault="00B65BC7" w:rsidP="00EA2CED">
            <w:pPr>
              <w:ind w:firstLine="0"/>
              <w:jc w:val="center"/>
              <w:rPr>
                <w:ins w:id="588" w:author="Chen Heller" w:date="2022-09-14T16:49:00Z"/>
                <w:b/>
                <w:bCs/>
              </w:rPr>
            </w:pPr>
          </w:p>
        </w:tc>
        <w:tc>
          <w:tcPr>
            <w:tcW w:w="1701" w:type="dxa"/>
            <w:tcBorders>
              <w:top w:val="single" w:sz="12" w:space="0" w:color="auto"/>
            </w:tcBorders>
            <w:tcPrChange w:id="589" w:author="Chen Heller" w:date="2022-09-14T16:53:00Z">
              <w:tcPr>
                <w:tcW w:w="1701" w:type="dxa"/>
              </w:tcPr>
            </w:tcPrChange>
          </w:tcPr>
          <w:p w14:paraId="660C3615" w14:textId="77777777" w:rsidR="00B65BC7" w:rsidRDefault="00B65BC7" w:rsidP="00EA2CED">
            <w:pPr>
              <w:ind w:firstLine="0"/>
              <w:rPr>
                <w:ins w:id="590" w:author="Chen Heller" w:date="2022-09-14T16:49:00Z"/>
              </w:rPr>
            </w:pPr>
          </w:p>
        </w:tc>
        <w:tc>
          <w:tcPr>
            <w:tcW w:w="709" w:type="dxa"/>
            <w:tcBorders>
              <w:top w:val="single" w:sz="12" w:space="0" w:color="auto"/>
            </w:tcBorders>
            <w:tcPrChange w:id="591" w:author="Chen Heller" w:date="2022-09-14T16:53:00Z">
              <w:tcPr>
                <w:tcW w:w="709" w:type="dxa"/>
              </w:tcPr>
            </w:tcPrChange>
          </w:tcPr>
          <w:p w14:paraId="7D83BD62" w14:textId="77777777" w:rsidR="00B65BC7" w:rsidRDefault="00B65BC7" w:rsidP="00EA2CED">
            <w:pPr>
              <w:ind w:firstLine="0"/>
              <w:rPr>
                <w:ins w:id="592" w:author="Chen Heller" w:date="2022-09-14T16:49:00Z"/>
              </w:rPr>
            </w:pPr>
          </w:p>
        </w:tc>
      </w:tr>
      <w:tr w:rsidR="00B65BC7" w14:paraId="48C9E5AC" w14:textId="77777777" w:rsidTr="00EA2CED">
        <w:trPr>
          <w:trHeight w:val="254"/>
          <w:ins w:id="593" w:author="Chen Heller" w:date="2022-09-14T16:49:00Z"/>
        </w:trPr>
        <w:tc>
          <w:tcPr>
            <w:tcW w:w="284" w:type="dxa"/>
            <w:tcBorders>
              <w:bottom w:val="single" w:sz="12" w:space="0" w:color="auto"/>
            </w:tcBorders>
          </w:tcPr>
          <w:p w14:paraId="6320FD83" w14:textId="77777777" w:rsidR="00B65BC7" w:rsidRPr="00EA2CED" w:rsidRDefault="00B65BC7" w:rsidP="00EA2CED">
            <w:pPr>
              <w:ind w:firstLine="0"/>
              <w:rPr>
                <w:ins w:id="594" w:author="Chen Heller" w:date="2022-09-14T16:49:00Z"/>
                <w:b/>
                <w:bCs/>
              </w:rPr>
            </w:pPr>
          </w:p>
        </w:tc>
        <w:tc>
          <w:tcPr>
            <w:tcW w:w="2126" w:type="dxa"/>
            <w:tcBorders>
              <w:bottom w:val="single" w:sz="12" w:space="0" w:color="auto"/>
            </w:tcBorders>
          </w:tcPr>
          <w:p w14:paraId="03AA8554" w14:textId="77777777" w:rsidR="00B65BC7" w:rsidRPr="00EA2CED" w:rsidRDefault="00B65BC7" w:rsidP="00EA2CED">
            <w:pPr>
              <w:ind w:firstLine="0"/>
              <w:rPr>
                <w:ins w:id="595" w:author="Chen Heller" w:date="2022-09-14T16:49:00Z"/>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ins w:id="596" w:author="Chen Heller" w:date="2022-09-14T16:49:00Z"/>
                <w:b/>
                <w:bCs/>
              </w:rPr>
            </w:pPr>
            <w:ins w:id="597" w:author="Chen Heller" w:date="2022-09-14T16:49:00Z">
              <w:r>
                <w:rPr>
                  <w:b/>
                  <w:bCs/>
                </w:rPr>
                <w:t>M</w:t>
              </w:r>
            </w:ins>
            <w:ins w:id="598" w:author="Chen Heller" w:date="2022-09-14T17:04:00Z">
              <w:r w:rsidR="00166A9B">
                <w:rPr>
                  <w:b/>
                  <w:bCs/>
                </w:rPr>
                <w:t xml:space="preserve"> </w:t>
              </w:r>
            </w:ins>
            <w:ins w:id="599" w:author="Chen Heller" w:date="2022-09-14T16:49:00Z">
              <w:r>
                <w:rPr>
                  <w:b/>
                  <w:bCs/>
                </w:rPr>
                <w:t>(SD)</w:t>
              </w:r>
            </w:ins>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ins w:id="600" w:author="Chen Heller" w:date="2022-09-14T16:49:00Z"/>
                <w:b/>
                <w:bCs/>
              </w:rPr>
            </w:pPr>
            <w:ins w:id="601" w:author="Chen Heller" w:date="2022-09-14T16:49:00Z">
              <w:r>
                <w:rPr>
                  <w:b/>
                  <w:bCs/>
                </w:rPr>
                <w:t>M</w:t>
              </w:r>
            </w:ins>
            <w:ins w:id="602" w:author="Chen Heller" w:date="2022-09-14T17:04:00Z">
              <w:r w:rsidR="00166A9B">
                <w:rPr>
                  <w:b/>
                  <w:bCs/>
                </w:rPr>
                <w:t xml:space="preserve"> </w:t>
              </w:r>
            </w:ins>
            <w:ins w:id="603" w:author="Chen Heller" w:date="2022-09-14T16:49:00Z">
              <w:r>
                <w:rPr>
                  <w:b/>
                  <w:bCs/>
                </w:rPr>
                <w:t>(SD)</w:t>
              </w:r>
            </w:ins>
          </w:p>
        </w:tc>
        <w:tc>
          <w:tcPr>
            <w:tcW w:w="709" w:type="dxa"/>
            <w:tcBorders>
              <w:bottom w:val="single" w:sz="12" w:space="0" w:color="auto"/>
            </w:tcBorders>
          </w:tcPr>
          <w:p w14:paraId="1D7EAAC4" w14:textId="77777777" w:rsidR="00B65BC7" w:rsidRPr="00EA2CED" w:rsidRDefault="00B65BC7" w:rsidP="00EA2CED">
            <w:pPr>
              <w:ind w:firstLine="0"/>
              <w:rPr>
                <w:ins w:id="604" w:author="Chen Heller" w:date="2022-09-14T16:49:00Z"/>
                <w:b/>
                <w:bCs/>
              </w:rPr>
            </w:pPr>
            <w:ins w:id="605" w:author="Chen Heller" w:date="2022-09-14T16:49:00Z">
              <w:r>
                <w:rPr>
                  <w:b/>
                  <w:bCs/>
                </w:rPr>
                <w:t>t(6)</w:t>
              </w:r>
            </w:ins>
          </w:p>
        </w:tc>
        <w:tc>
          <w:tcPr>
            <w:tcW w:w="992" w:type="dxa"/>
            <w:tcBorders>
              <w:bottom w:val="single" w:sz="12" w:space="0" w:color="auto"/>
            </w:tcBorders>
          </w:tcPr>
          <w:p w14:paraId="1F69E17E" w14:textId="77777777" w:rsidR="00B65BC7" w:rsidRPr="00EA2CED" w:rsidRDefault="00B65BC7" w:rsidP="00EA2CED">
            <w:pPr>
              <w:ind w:firstLine="0"/>
              <w:rPr>
                <w:ins w:id="606" w:author="Chen Heller" w:date="2022-09-14T16:49:00Z"/>
                <w:b/>
                <w:bCs/>
              </w:rPr>
            </w:pPr>
            <w:ins w:id="607" w:author="Chen Heller" w:date="2022-09-14T16:49:00Z">
              <w:r>
                <w:rPr>
                  <w:b/>
                  <w:bCs/>
                </w:rPr>
                <w:t>p</w:t>
              </w:r>
            </w:ins>
          </w:p>
        </w:tc>
        <w:tc>
          <w:tcPr>
            <w:tcW w:w="1701" w:type="dxa"/>
            <w:tcBorders>
              <w:bottom w:val="single" w:sz="12" w:space="0" w:color="auto"/>
            </w:tcBorders>
          </w:tcPr>
          <w:p w14:paraId="3BFC72C5" w14:textId="77777777" w:rsidR="00B65BC7" w:rsidRPr="00EA2CED" w:rsidRDefault="00B65BC7" w:rsidP="00EA2CED">
            <w:pPr>
              <w:ind w:firstLine="0"/>
              <w:rPr>
                <w:ins w:id="608" w:author="Chen Heller" w:date="2022-09-14T16:49:00Z"/>
                <w:b/>
                <w:bCs/>
              </w:rPr>
            </w:pPr>
            <w:ins w:id="609" w:author="Chen Heller" w:date="2022-09-14T16:49:00Z">
              <w:r>
                <w:rPr>
                  <w:b/>
                  <w:bCs/>
                </w:rPr>
                <w:t>CI</w:t>
              </w:r>
            </w:ins>
          </w:p>
        </w:tc>
        <w:tc>
          <w:tcPr>
            <w:tcW w:w="709" w:type="dxa"/>
            <w:tcBorders>
              <w:bottom w:val="single" w:sz="12" w:space="0" w:color="auto"/>
            </w:tcBorders>
          </w:tcPr>
          <w:p w14:paraId="5ECBBACB" w14:textId="77777777" w:rsidR="00B65BC7" w:rsidRPr="00EA2CED" w:rsidRDefault="00B65BC7" w:rsidP="00EA2CED">
            <w:pPr>
              <w:ind w:firstLine="0"/>
              <w:rPr>
                <w:ins w:id="610" w:author="Chen Heller" w:date="2022-09-14T16:49:00Z"/>
                <w:b/>
                <w:bCs/>
              </w:rPr>
            </w:pPr>
            <w:ins w:id="611" w:author="Chen Heller" w:date="2022-09-14T16:49:00Z">
              <w:r>
                <w:rPr>
                  <w:b/>
                  <w:bCs/>
                </w:rPr>
                <w:t>d</w:t>
              </w:r>
            </w:ins>
          </w:p>
        </w:tc>
      </w:tr>
      <w:tr w:rsidR="00B65BC7" w14:paraId="43185318" w14:textId="77777777" w:rsidTr="00EA2CED">
        <w:trPr>
          <w:trHeight w:val="313"/>
          <w:ins w:id="612" w:author="Chen Heller" w:date="2022-09-14T16:49:00Z"/>
        </w:trPr>
        <w:tc>
          <w:tcPr>
            <w:tcW w:w="9923" w:type="dxa"/>
            <w:gridSpan w:val="8"/>
            <w:tcBorders>
              <w:top w:val="single" w:sz="12" w:space="0" w:color="auto"/>
            </w:tcBorders>
          </w:tcPr>
          <w:p w14:paraId="047CCEDB" w14:textId="77777777" w:rsidR="00B65BC7" w:rsidRDefault="00B65BC7" w:rsidP="00EA2CED">
            <w:pPr>
              <w:ind w:firstLine="0"/>
              <w:rPr>
                <w:ins w:id="613" w:author="Chen Heller" w:date="2022-09-14T16:49:00Z"/>
              </w:rPr>
            </w:pPr>
            <w:ins w:id="614" w:author="Chen Heller" w:date="2022-09-14T16:49:00Z">
              <w:r>
                <w:rPr>
                  <w:b/>
                  <w:bCs/>
                </w:rPr>
                <w:t>Reaching</w:t>
              </w:r>
            </w:ins>
          </w:p>
        </w:tc>
      </w:tr>
      <w:tr w:rsidR="00B65BC7" w14:paraId="4FFCFB7D" w14:textId="77777777" w:rsidTr="00EA2CED">
        <w:trPr>
          <w:trHeight w:val="490"/>
          <w:ins w:id="615" w:author="Chen Heller" w:date="2022-09-14T16:49:00Z"/>
        </w:trPr>
        <w:tc>
          <w:tcPr>
            <w:tcW w:w="284" w:type="dxa"/>
            <w:vMerge w:val="restart"/>
            <w:tcBorders>
              <w:bottom w:val="single" w:sz="12" w:space="0" w:color="auto"/>
            </w:tcBorders>
          </w:tcPr>
          <w:p w14:paraId="173887A7" w14:textId="77777777" w:rsidR="00B65BC7" w:rsidRPr="00EA2CED" w:rsidRDefault="00B65BC7" w:rsidP="00EA2CED">
            <w:pPr>
              <w:ind w:firstLine="0"/>
              <w:rPr>
                <w:ins w:id="616" w:author="Chen Heller" w:date="2022-09-14T16:49:00Z"/>
                <w:b/>
                <w:bCs/>
              </w:rPr>
            </w:pPr>
          </w:p>
        </w:tc>
        <w:tc>
          <w:tcPr>
            <w:tcW w:w="2126" w:type="dxa"/>
          </w:tcPr>
          <w:p w14:paraId="6EB8D387" w14:textId="77777777" w:rsidR="00B65BC7" w:rsidRPr="00EA2CED" w:rsidRDefault="00B65BC7" w:rsidP="00EA2CED">
            <w:pPr>
              <w:ind w:firstLine="0"/>
              <w:rPr>
                <w:ins w:id="617" w:author="Chen Heller" w:date="2022-09-14T16:49:00Z"/>
                <w:b/>
                <w:bCs/>
              </w:rPr>
            </w:pPr>
            <w:ins w:id="618" w:author="Chen Heller" w:date="2022-09-14T16:49:00Z">
              <w:r w:rsidRPr="00EA2CED">
                <w:rPr>
                  <w:b/>
                  <w:bCs/>
                </w:rPr>
                <w:t>Reach area</w:t>
              </w:r>
            </w:ins>
          </w:p>
        </w:tc>
        <w:tc>
          <w:tcPr>
            <w:tcW w:w="1701" w:type="dxa"/>
          </w:tcPr>
          <w:p w14:paraId="4397D548" w14:textId="77777777" w:rsidR="00B65BC7" w:rsidRDefault="00B65BC7" w:rsidP="00EA2CED">
            <w:pPr>
              <w:ind w:firstLine="0"/>
              <w:rPr>
                <w:ins w:id="619" w:author="Chen Heller" w:date="2022-09-14T16:49:00Z"/>
              </w:rPr>
            </w:pPr>
            <w:ins w:id="620" w:author="Chen Heller" w:date="2022-09-14T16:49:00Z">
              <w:r>
                <w:t>2 (0.30)</w:t>
              </w:r>
            </w:ins>
          </w:p>
        </w:tc>
        <w:tc>
          <w:tcPr>
            <w:tcW w:w="1701" w:type="dxa"/>
          </w:tcPr>
          <w:p w14:paraId="32DE1315" w14:textId="77777777" w:rsidR="00B65BC7" w:rsidRDefault="00B65BC7" w:rsidP="00EA2CED">
            <w:pPr>
              <w:ind w:firstLine="0"/>
              <w:rPr>
                <w:ins w:id="621" w:author="Chen Heller" w:date="2022-09-14T16:49:00Z"/>
              </w:rPr>
            </w:pPr>
            <w:ins w:id="622" w:author="Chen Heller" w:date="2022-09-14T16:49:00Z">
              <w:r>
                <w:t>1.73 (0.25)</w:t>
              </w:r>
            </w:ins>
          </w:p>
        </w:tc>
        <w:tc>
          <w:tcPr>
            <w:tcW w:w="709" w:type="dxa"/>
          </w:tcPr>
          <w:p w14:paraId="0C8EE400" w14:textId="77777777" w:rsidR="00B65BC7" w:rsidRDefault="00B65BC7" w:rsidP="00EA2CED">
            <w:pPr>
              <w:ind w:firstLine="0"/>
              <w:rPr>
                <w:ins w:id="623" w:author="Chen Heller" w:date="2022-09-14T16:49:00Z"/>
              </w:rPr>
            </w:pPr>
            <w:ins w:id="624" w:author="Chen Heller" w:date="2022-09-14T16:49:00Z">
              <w:r>
                <w:t>3.02</w:t>
              </w:r>
            </w:ins>
          </w:p>
        </w:tc>
        <w:tc>
          <w:tcPr>
            <w:tcW w:w="992" w:type="dxa"/>
          </w:tcPr>
          <w:p w14:paraId="60CD7F88" w14:textId="77777777" w:rsidR="00B65BC7" w:rsidRDefault="00B65BC7" w:rsidP="00EA2CED">
            <w:pPr>
              <w:ind w:firstLine="0"/>
              <w:rPr>
                <w:ins w:id="625" w:author="Chen Heller" w:date="2022-09-14T16:49:00Z"/>
              </w:rPr>
            </w:pPr>
            <w:ins w:id="626" w:author="Chen Heller" w:date="2022-09-14T16:49:00Z">
              <w:r>
                <w:t>0.023</w:t>
              </w:r>
            </w:ins>
          </w:p>
        </w:tc>
        <w:tc>
          <w:tcPr>
            <w:tcW w:w="1701" w:type="dxa"/>
          </w:tcPr>
          <w:p w14:paraId="46A272B3" w14:textId="77777777" w:rsidR="00B65BC7" w:rsidRDefault="00B65BC7" w:rsidP="00EA2CED">
            <w:pPr>
              <w:ind w:firstLine="0"/>
              <w:rPr>
                <w:ins w:id="627" w:author="Chen Heller" w:date="2022-09-14T16:49:00Z"/>
              </w:rPr>
            </w:pPr>
            <w:ins w:id="628" w:author="Chen Heller" w:date="2022-09-14T16:49:00Z">
              <w:r>
                <w:t>0.05, 0.48</w:t>
              </w:r>
            </w:ins>
          </w:p>
        </w:tc>
        <w:tc>
          <w:tcPr>
            <w:tcW w:w="709" w:type="dxa"/>
          </w:tcPr>
          <w:p w14:paraId="61172540" w14:textId="77777777" w:rsidR="00B65BC7" w:rsidRDefault="00B65BC7" w:rsidP="00EA2CED">
            <w:pPr>
              <w:ind w:firstLine="0"/>
              <w:rPr>
                <w:ins w:id="629" w:author="Chen Heller" w:date="2022-09-14T16:49:00Z"/>
              </w:rPr>
            </w:pPr>
            <w:ins w:id="630" w:author="Chen Heller" w:date="2022-09-14T16:49:00Z">
              <w:r>
                <w:t>1.14</w:t>
              </w:r>
            </w:ins>
          </w:p>
        </w:tc>
      </w:tr>
      <w:tr w:rsidR="00B65BC7" w14:paraId="11FBE247" w14:textId="77777777" w:rsidTr="00EA2CED">
        <w:trPr>
          <w:trHeight w:val="490"/>
          <w:ins w:id="631" w:author="Chen Heller" w:date="2022-09-14T16:49:00Z"/>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ins w:id="632" w:author="Chen Heller" w:date="2022-09-14T16:49:00Z"/>
                <w:b/>
                <w:bCs/>
              </w:rPr>
            </w:pPr>
          </w:p>
        </w:tc>
        <w:tc>
          <w:tcPr>
            <w:tcW w:w="2126" w:type="dxa"/>
          </w:tcPr>
          <w:p w14:paraId="7FB444DD" w14:textId="77777777" w:rsidR="00B65BC7" w:rsidRPr="00EA2CED" w:rsidRDefault="00B65BC7" w:rsidP="00EA2CED">
            <w:pPr>
              <w:ind w:firstLine="0"/>
              <w:rPr>
                <w:ins w:id="633" w:author="Chen Heller" w:date="2022-09-14T16:49:00Z"/>
                <w:b/>
                <w:bCs/>
              </w:rPr>
            </w:pPr>
            <w:ins w:id="634" w:author="Chen Heller" w:date="2022-09-14T16:49:00Z">
              <w:r w:rsidRPr="00EA2CED">
                <w:rPr>
                  <w:b/>
                  <w:bCs/>
                </w:rPr>
                <w:t>Traveled distance</w:t>
              </w:r>
            </w:ins>
          </w:p>
        </w:tc>
        <w:tc>
          <w:tcPr>
            <w:tcW w:w="1701" w:type="dxa"/>
          </w:tcPr>
          <w:p w14:paraId="41C2D2CA" w14:textId="77777777" w:rsidR="00B65BC7" w:rsidRDefault="00B65BC7" w:rsidP="00EA2CED">
            <w:pPr>
              <w:ind w:firstLine="0"/>
              <w:rPr>
                <w:ins w:id="635" w:author="Chen Heller" w:date="2022-09-14T16:49:00Z"/>
              </w:rPr>
            </w:pPr>
            <w:ins w:id="636" w:author="Chen Heller" w:date="2022-09-14T16:49:00Z">
              <w:r>
                <w:t>38.27 (1.25)</w:t>
              </w:r>
            </w:ins>
          </w:p>
        </w:tc>
        <w:tc>
          <w:tcPr>
            <w:tcW w:w="1701" w:type="dxa"/>
          </w:tcPr>
          <w:p w14:paraId="6A1D56A3" w14:textId="77777777" w:rsidR="00B65BC7" w:rsidRDefault="00B65BC7" w:rsidP="00EA2CED">
            <w:pPr>
              <w:ind w:firstLine="0"/>
              <w:rPr>
                <w:ins w:id="637" w:author="Chen Heller" w:date="2022-09-14T16:49:00Z"/>
              </w:rPr>
            </w:pPr>
            <w:ins w:id="638" w:author="Chen Heller" w:date="2022-09-14T16:49:00Z">
              <w:r>
                <w:t>39.23 (1.74)</w:t>
              </w:r>
            </w:ins>
          </w:p>
        </w:tc>
        <w:tc>
          <w:tcPr>
            <w:tcW w:w="709" w:type="dxa"/>
          </w:tcPr>
          <w:p w14:paraId="0291A175" w14:textId="77777777" w:rsidR="00B65BC7" w:rsidRDefault="00B65BC7" w:rsidP="00EA2CED">
            <w:pPr>
              <w:ind w:firstLine="0"/>
              <w:rPr>
                <w:ins w:id="639" w:author="Chen Heller" w:date="2022-09-14T16:49:00Z"/>
              </w:rPr>
            </w:pPr>
            <w:ins w:id="640" w:author="Chen Heller" w:date="2022-09-14T16:49:00Z">
              <w:r>
                <w:t>3.69</w:t>
              </w:r>
            </w:ins>
          </w:p>
        </w:tc>
        <w:tc>
          <w:tcPr>
            <w:tcW w:w="992" w:type="dxa"/>
          </w:tcPr>
          <w:p w14:paraId="27EBAABF" w14:textId="77777777" w:rsidR="00B65BC7" w:rsidRDefault="00B65BC7" w:rsidP="00EA2CED">
            <w:pPr>
              <w:ind w:firstLine="0"/>
              <w:rPr>
                <w:ins w:id="641" w:author="Chen Heller" w:date="2022-09-14T16:49:00Z"/>
              </w:rPr>
            </w:pPr>
            <w:ins w:id="642" w:author="Chen Heller" w:date="2022-09-14T16:49:00Z">
              <w:r>
                <w:t>0.010</w:t>
              </w:r>
            </w:ins>
          </w:p>
        </w:tc>
        <w:tc>
          <w:tcPr>
            <w:tcW w:w="1701" w:type="dxa"/>
          </w:tcPr>
          <w:p w14:paraId="17021F6F" w14:textId="77777777" w:rsidR="00B65BC7" w:rsidRDefault="00B65BC7" w:rsidP="00EA2CED">
            <w:pPr>
              <w:ind w:firstLine="0"/>
              <w:rPr>
                <w:ins w:id="643" w:author="Chen Heller" w:date="2022-09-14T16:49:00Z"/>
              </w:rPr>
            </w:pPr>
            <w:ins w:id="644" w:author="Chen Heller" w:date="2022-09-14T16:49:00Z">
              <w:r>
                <w:t>-1.59, -0.32</w:t>
              </w:r>
            </w:ins>
          </w:p>
        </w:tc>
        <w:tc>
          <w:tcPr>
            <w:tcW w:w="709" w:type="dxa"/>
          </w:tcPr>
          <w:p w14:paraId="477C98BA" w14:textId="77777777" w:rsidR="00B65BC7" w:rsidRDefault="00B65BC7" w:rsidP="00EA2CED">
            <w:pPr>
              <w:ind w:firstLine="0"/>
              <w:rPr>
                <w:ins w:id="645" w:author="Chen Heller" w:date="2022-09-14T16:49:00Z"/>
              </w:rPr>
            </w:pPr>
            <w:ins w:id="646" w:author="Chen Heller" w:date="2022-09-14T16:49:00Z">
              <w:r>
                <w:t>1.40</w:t>
              </w:r>
            </w:ins>
          </w:p>
        </w:tc>
      </w:tr>
      <w:tr w:rsidR="00B65BC7" w14:paraId="114D34EA" w14:textId="77777777" w:rsidTr="00EA2CED">
        <w:trPr>
          <w:trHeight w:val="490"/>
          <w:ins w:id="647" w:author="Chen Heller" w:date="2022-09-14T16:49:00Z"/>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ins w:id="648" w:author="Chen Heller" w:date="2022-09-14T16:49:00Z"/>
                <w:b/>
                <w:bCs/>
              </w:rPr>
            </w:pPr>
          </w:p>
        </w:tc>
        <w:tc>
          <w:tcPr>
            <w:tcW w:w="2126" w:type="dxa"/>
          </w:tcPr>
          <w:p w14:paraId="1CA70F67" w14:textId="77777777" w:rsidR="00B65BC7" w:rsidRPr="00EA2CED" w:rsidRDefault="00B65BC7" w:rsidP="00EA2CED">
            <w:pPr>
              <w:ind w:firstLine="0"/>
              <w:rPr>
                <w:ins w:id="649" w:author="Chen Heller" w:date="2022-09-14T16:49:00Z"/>
                <w:b/>
                <w:bCs/>
              </w:rPr>
            </w:pPr>
            <w:ins w:id="650" w:author="Chen Heller" w:date="2022-09-14T16:49:00Z">
              <w:r w:rsidRPr="00EA2CED">
                <w:rPr>
                  <w:b/>
                  <w:bCs/>
                </w:rPr>
                <w:t>Reaction time</w:t>
              </w:r>
            </w:ins>
          </w:p>
        </w:tc>
        <w:tc>
          <w:tcPr>
            <w:tcW w:w="1701" w:type="dxa"/>
          </w:tcPr>
          <w:p w14:paraId="5006B1B1" w14:textId="77777777" w:rsidR="00B65BC7" w:rsidRDefault="00B65BC7" w:rsidP="00EA2CED">
            <w:pPr>
              <w:ind w:firstLine="0"/>
              <w:rPr>
                <w:ins w:id="651" w:author="Chen Heller" w:date="2022-09-14T16:49:00Z"/>
              </w:rPr>
            </w:pPr>
            <w:ins w:id="652" w:author="Chen Heller" w:date="2022-09-14T16:49:00Z">
              <w:r>
                <w:t>164.46 (26.10)</w:t>
              </w:r>
            </w:ins>
          </w:p>
        </w:tc>
        <w:tc>
          <w:tcPr>
            <w:tcW w:w="1701" w:type="dxa"/>
          </w:tcPr>
          <w:p w14:paraId="2BDBB3E3" w14:textId="77777777" w:rsidR="00B65BC7" w:rsidRDefault="00B65BC7" w:rsidP="00EA2CED">
            <w:pPr>
              <w:ind w:firstLine="0"/>
              <w:rPr>
                <w:ins w:id="653" w:author="Chen Heller" w:date="2022-09-14T16:49:00Z"/>
              </w:rPr>
            </w:pPr>
            <w:ins w:id="654" w:author="Chen Heller" w:date="2022-09-14T16:49:00Z">
              <w:r>
                <w:t>175.93 (15.40)</w:t>
              </w:r>
            </w:ins>
          </w:p>
        </w:tc>
        <w:tc>
          <w:tcPr>
            <w:tcW w:w="709" w:type="dxa"/>
          </w:tcPr>
          <w:p w14:paraId="2690C41D" w14:textId="77777777" w:rsidR="00B65BC7" w:rsidRDefault="00B65BC7" w:rsidP="00EA2CED">
            <w:pPr>
              <w:ind w:firstLine="0"/>
              <w:rPr>
                <w:ins w:id="655" w:author="Chen Heller" w:date="2022-09-14T16:49:00Z"/>
              </w:rPr>
            </w:pPr>
            <w:ins w:id="656" w:author="Chen Heller" w:date="2022-09-14T16:49:00Z">
              <w:r>
                <w:t>2.22</w:t>
              </w:r>
            </w:ins>
          </w:p>
        </w:tc>
        <w:tc>
          <w:tcPr>
            <w:tcW w:w="992" w:type="dxa"/>
          </w:tcPr>
          <w:p w14:paraId="1AC04C4D" w14:textId="77777777" w:rsidR="00B65BC7" w:rsidRDefault="00B65BC7" w:rsidP="00EA2CED">
            <w:pPr>
              <w:ind w:firstLine="0"/>
              <w:rPr>
                <w:ins w:id="657" w:author="Chen Heller" w:date="2022-09-14T16:49:00Z"/>
              </w:rPr>
            </w:pPr>
            <w:ins w:id="658" w:author="Chen Heller" w:date="2022-09-14T16:49:00Z">
              <w:r>
                <w:t>0.067</w:t>
              </w:r>
            </w:ins>
          </w:p>
        </w:tc>
        <w:tc>
          <w:tcPr>
            <w:tcW w:w="1701" w:type="dxa"/>
          </w:tcPr>
          <w:p w14:paraId="5E3BEF8D" w14:textId="77777777" w:rsidR="00B65BC7" w:rsidRDefault="00B65BC7" w:rsidP="00EA2CED">
            <w:pPr>
              <w:ind w:firstLine="0"/>
              <w:rPr>
                <w:ins w:id="659" w:author="Chen Heller" w:date="2022-09-14T16:49:00Z"/>
              </w:rPr>
            </w:pPr>
            <w:ins w:id="660" w:author="Chen Heller" w:date="2022-09-14T16:49:00Z">
              <w:r>
                <w:t>-24.08, 1.12</w:t>
              </w:r>
            </w:ins>
          </w:p>
        </w:tc>
        <w:tc>
          <w:tcPr>
            <w:tcW w:w="709" w:type="dxa"/>
          </w:tcPr>
          <w:p w14:paraId="3C61DC4C" w14:textId="77777777" w:rsidR="00B65BC7" w:rsidRDefault="00B65BC7" w:rsidP="00EA2CED">
            <w:pPr>
              <w:ind w:firstLine="0"/>
              <w:rPr>
                <w:ins w:id="661" w:author="Chen Heller" w:date="2022-09-14T16:49:00Z"/>
              </w:rPr>
            </w:pPr>
            <w:ins w:id="662" w:author="Chen Heller" w:date="2022-09-14T16:49:00Z">
              <w:r>
                <w:t>0.84</w:t>
              </w:r>
            </w:ins>
          </w:p>
        </w:tc>
      </w:tr>
      <w:tr w:rsidR="00B65BC7" w14:paraId="2B49790C" w14:textId="77777777" w:rsidTr="005A7125">
        <w:trPr>
          <w:trHeight w:val="490"/>
          <w:ins w:id="663" w:author="Chen Heller" w:date="2022-09-14T16:49:00Z"/>
          <w:trPrChange w:id="664" w:author="Chen Heller" w:date="2022-09-14T16:50:00Z">
            <w:trPr>
              <w:trHeight w:val="490"/>
            </w:trPr>
          </w:trPrChange>
        </w:trPr>
        <w:tc>
          <w:tcPr>
            <w:tcW w:w="284" w:type="dxa"/>
            <w:vMerge/>
            <w:tcBorders>
              <w:top w:val="single" w:sz="12" w:space="0" w:color="auto"/>
              <w:bottom w:val="single" w:sz="12" w:space="0" w:color="auto"/>
            </w:tcBorders>
            <w:tcPrChange w:id="665" w:author="Chen Heller" w:date="2022-09-14T16:50:00Z">
              <w:tcPr>
                <w:tcW w:w="284" w:type="dxa"/>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666" w:author="Chen Heller" w:date="2022-09-14T16:49:00Z"/>
                <w:b/>
                <w:bCs/>
              </w:rPr>
            </w:pPr>
          </w:p>
        </w:tc>
        <w:tc>
          <w:tcPr>
            <w:tcW w:w="2126" w:type="dxa"/>
            <w:tcPrChange w:id="667" w:author="Chen Heller" w:date="2022-09-14T16:50:00Z">
              <w:tcPr>
                <w:tcW w:w="2126" w:type="dxa"/>
              </w:tcPr>
            </w:tcPrChange>
          </w:tcPr>
          <w:p w14:paraId="76E6486F" w14:textId="77777777" w:rsidR="00B65BC7" w:rsidRPr="00EA2CED" w:rsidRDefault="00B65BC7" w:rsidP="00EA2CED">
            <w:pPr>
              <w:ind w:firstLine="0"/>
              <w:rPr>
                <w:ins w:id="668" w:author="Chen Heller" w:date="2022-09-14T16:49:00Z"/>
                <w:b/>
                <w:bCs/>
              </w:rPr>
            </w:pPr>
            <w:ins w:id="669" w:author="Chen Heller" w:date="2022-09-14T16:49:00Z">
              <w:r w:rsidRPr="00EA2CED">
                <w:rPr>
                  <w:b/>
                  <w:bCs/>
                </w:rPr>
                <w:t>Movement time</w:t>
              </w:r>
            </w:ins>
          </w:p>
        </w:tc>
        <w:tc>
          <w:tcPr>
            <w:tcW w:w="1701" w:type="dxa"/>
            <w:tcPrChange w:id="670" w:author="Chen Heller" w:date="2022-09-14T16:50:00Z">
              <w:tcPr>
                <w:tcW w:w="1701" w:type="dxa"/>
              </w:tcPr>
            </w:tcPrChange>
          </w:tcPr>
          <w:p w14:paraId="7B75D1DE" w14:textId="77777777" w:rsidR="00B65BC7" w:rsidRDefault="00B65BC7" w:rsidP="00EA2CED">
            <w:pPr>
              <w:ind w:firstLine="0"/>
              <w:rPr>
                <w:ins w:id="671" w:author="Chen Heller" w:date="2022-09-14T16:49:00Z"/>
              </w:rPr>
            </w:pPr>
            <w:ins w:id="672" w:author="Chen Heller" w:date="2022-09-14T16:49:00Z">
              <w:r>
                <w:t>391.95 (32.91)</w:t>
              </w:r>
            </w:ins>
          </w:p>
        </w:tc>
        <w:tc>
          <w:tcPr>
            <w:tcW w:w="1701" w:type="dxa"/>
            <w:tcPrChange w:id="673" w:author="Chen Heller" w:date="2022-09-14T16:50:00Z">
              <w:tcPr>
                <w:tcW w:w="1701" w:type="dxa"/>
              </w:tcPr>
            </w:tcPrChange>
          </w:tcPr>
          <w:p w14:paraId="7201221D" w14:textId="77777777" w:rsidR="00B65BC7" w:rsidRDefault="00B65BC7" w:rsidP="00EA2CED">
            <w:pPr>
              <w:ind w:firstLine="0"/>
              <w:rPr>
                <w:ins w:id="674" w:author="Chen Heller" w:date="2022-09-14T16:49:00Z"/>
              </w:rPr>
            </w:pPr>
            <w:ins w:id="675" w:author="Chen Heller" w:date="2022-09-14T16:49:00Z">
              <w:r>
                <w:t>403.35 (25.40)</w:t>
              </w:r>
            </w:ins>
          </w:p>
        </w:tc>
        <w:tc>
          <w:tcPr>
            <w:tcW w:w="709" w:type="dxa"/>
            <w:tcPrChange w:id="676" w:author="Chen Heller" w:date="2022-09-14T16:50:00Z">
              <w:tcPr>
                <w:tcW w:w="709" w:type="dxa"/>
              </w:tcPr>
            </w:tcPrChange>
          </w:tcPr>
          <w:p w14:paraId="3086A51A" w14:textId="77777777" w:rsidR="00B65BC7" w:rsidRDefault="00B65BC7" w:rsidP="00EA2CED">
            <w:pPr>
              <w:ind w:firstLine="0"/>
              <w:rPr>
                <w:ins w:id="677" w:author="Chen Heller" w:date="2022-09-14T16:49:00Z"/>
              </w:rPr>
            </w:pPr>
            <w:ins w:id="678" w:author="Chen Heller" w:date="2022-09-14T16:49:00Z">
              <w:r>
                <w:t>2.41</w:t>
              </w:r>
            </w:ins>
          </w:p>
        </w:tc>
        <w:tc>
          <w:tcPr>
            <w:tcW w:w="992" w:type="dxa"/>
            <w:tcPrChange w:id="679" w:author="Chen Heller" w:date="2022-09-14T16:50:00Z">
              <w:tcPr>
                <w:tcW w:w="992" w:type="dxa"/>
              </w:tcPr>
            </w:tcPrChange>
          </w:tcPr>
          <w:p w14:paraId="3878A5F2" w14:textId="77777777" w:rsidR="00B65BC7" w:rsidRDefault="00B65BC7" w:rsidP="00EA2CED">
            <w:pPr>
              <w:ind w:firstLine="0"/>
              <w:rPr>
                <w:ins w:id="680" w:author="Chen Heller" w:date="2022-09-14T16:49:00Z"/>
              </w:rPr>
            </w:pPr>
            <w:ins w:id="681" w:author="Chen Heller" w:date="2022-09-14T16:49:00Z">
              <w:r>
                <w:t>0.051</w:t>
              </w:r>
            </w:ins>
          </w:p>
        </w:tc>
        <w:tc>
          <w:tcPr>
            <w:tcW w:w="1701" w:type="dxa"/>
            <w:tcPrChange w:id="682" w:author="Chen Heller" w:date="2022-09-14T16:50:00Z">
              <w:tcPr>
                <w:tcW w:w="1701" w:type="dxa"/>
              </w:tcPr>
            </w:tcPrChange>
          </w:tcPr>
          <w:p w14:paraId="0783040B" w14:textId="77777777" w:rsidR="00B65BC7" w:rsidRDefault="00B65BC7" w:rsidP="00EA2CED">
            <w:pPr>
              <w:ind w:firstLine="0"/>
              <w:rPr>
                <w:ins w:id="683" w:author="Chen Heller" w:date="2022-09-14T16:49:00Z"/>
              </w:rPr>
            </w:pPr>
            <w:ins w:id="684" w:author="Chen Heller" w:date="2022-09-14T16:49:00Z">
              <w:r>
                <w:t>-22.92, 0.13</w:t>
              </w:r>
            </w:ins>
          </w:p>
        </w:tc>
        <w:tc>
          <w:tcPr>
            <w:tcW w:w="709" w:type="dxa"/>
            <w:tcPrChange w:id="685" w:author="Chen Heller" w:date="2022-09-14T16:50:00Z">
              <w:tcPr>
                <w:tcW w:w="709" w:type="dxa"/>
              </w:tcPr>
            </w:tcPrChange>
          </w:tcPr>
          <w:p w14:paraId="483EC647" w14:textId="77777777" w:rsidR="00B65BC7" w:rsidRDefault="00B65BC7" w:rsidP="00EA2CED">
            <w:pPr>
              <w:ind w:firstLine="0"/>
              <w:rPr>
                <w:ins w:id="686" w:author="Chen Heller" w:date="2022-09-14T16:49:00Z"/>
              </w:rPr>
            </w:pPr>
            <w:ins w:id="687" w:author="Chen Heller" w:date="2022-09-14T16:49:00Z">
              <w:r>
                <w:t>0.91</w:t>
              </w:r>
            </w:ins>
          </w:p>
        </w:tc>
      </w:tr>
      <w:tr w:rsidR="00B65BC7" w14:paraId="67060BE0" w14:textId="77777777" w:rsidTr="005A7125">
        <w:trPr>
          <w:trHeight w:val="490"/>
          <w:ins w:id="688" w:author="Chen Heller" w:date="2022-09-14T16:49:00Z"/>
          <w:trPrChange w:id="689" w:author="Chen Heller" w:date="2022-09-14T16:50:00Z">
            <w:trPr>
              <w:trHeight w:val="490"/>
            </w:trPr>
          </w:trPrChange>
        </w:trPr>
        <w:tc>
          <w:tcPr>
            <w:tcW w:w="284" w:type="dxa"/>
            <w:vMerge/>
            <w:tcBorders>
              <w:top w:val="single" w:sz="12" w:space="0" w:color="auto"/>
              <w:bottom w:val="single" w:sz="12" w:space="0" w:color="auto"/>
            </w:tcBorders>
            <w:tcPrChange w:id="690" w:author="Chen Heller" w:date="2022-09-14T16:50:00Z">
              <w:tcPr>
                <w:tcW w:w="284" w:type="dxa"/>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691" w:author="Chen Heller" w:date="2022-09-14T16:49:00Z"/>
                <w:b/>
                <w:bCs/>
              </w:rPr>
            </w:pPr>
          </w:p>
        </w:tc>
        <w:tc>
          <w:tcPr>
            <w:tcW w:w="2126" w:type="dxa"/>
            <w:tcBorders>
              <w:bottom w:val="single" w:sz="12" w:space="0" w:color="auto"/>
            </w:tcBorders>
            <w:tcPrChange w:id="692" w:author="Chen Heller" w:date="2022-09-14T16:50:00Z">
              <w:tcPr>
                <w:tcW w:w="2126" w:type="dxa"/>
                <w:tcBorders>
                  <w:bottom w:val="single" w:sz="12" w:space="0" w:color="auto"/>
                </w:tcBorders>
              </w:tcPr>
            </w:tcPrChange>
          </w:tcPr>
          <w:p w14:paraId="1A0AB380" w14:textId="77777777" w:rsidR="00B65BC7" w:rsidRPr="00EA2CED" w:rsidRDefault="00B65BC7" w:rsidP="00EA2CED">
            <w:pPr>
              <w:ind w:firstLine="0"/>
              <w:rPr>
                <w:ins w:id="693" w:author="Chen Heller" w:date="2022-09-14T16:49:00Z"/>
                <w:b/>
                <w:bCs/>
              </w:rPr>
            </w:pPr>
            <w:ins w:id="694" w:author="Chen Heller" w:date="2022-09-14T16:49:00Z">
              <w:r w:rsidRPr="00EA2CED">
                <w:rPr>
                  <w:b/>
                  <w:bCs/>
                </w:rPr>
                <w:t>COM</w:t>
              </w:r>
            </w:ins>
          </w:p>
        </w:tc>
        <w:tc>
          <w:tcPr>
            <w:tcW w:w="1701" w:type="dxa"/>
            <w:tcBorders>
              <w:bottom w:val="single" w:sz="12" w:space="0" w:color="auto"/>
            </w:tcBorders>
            <w:tcPrChange w:id="695" w:author="Chen Heller" w:date="2022-09-14T16:50:00Z">
              <w:tcPr>
                <w:tcW w:w="1701" w:type="dxa"/>
                <w:tcBorders>
                  <w:bottom w:val="single" w:sz="12" w:space="0" w:color="auto"/>
                </w:tcBorders>
              </w:tcPr>
            </w:tcPrChange>
          </w:tcPr>
          <w:p w14:paraId="2794FA10" w14:textId="77777777" w:rsidR="00B65BC7" w:rsidRDefault="00B65BC7" w:rsidP="00EA2CED">
            <w:pPr>
              <w:ind w:firstLine="0"/>
              <w:rPr>
                <w:ins w:id="696" w:author="Chen Heller" w:date="2022-09-14T16:49:00Z"/>
              </w:rPr>
            </w:pPr>
            <w:ins w:id="697" w:author="Chen Heller" w:date="2022-09-14T16:49:00Z">
              <w:r>
                <w:t>0.20 (0.13)</w:t>
              </w:r>
            </w:ins>
          </w:p>
        </w:tc>
        <w:tc>
          <w:tcPr>
            <w:tcW w:w="1701" w:type="dxa"/>
            <w:tcBorders>
              <w:bottom w:val="single" w:sz="12" w:space="0" w:color="auto"/>
            </w:tcBorders>
            <w:tcPrChange w:id="698" w:author="Chen Heller" w:date="2022-09-14T16:50:00Z">
              <w:tcPr>
                <w:tcW w:w="1701" w:type="dxa"/>
                <w:tcBorders>
                  <w:bottom w:val="single" w:sz="12" w:space="0" w:color="auto"/>
                </w:tcBorders>
              </w:tcPr>
            </w:tcPrChange>
          </w:tcPr>
          <w:p w14:paraId="1949F302" w14:textId="77777777" w:rsidR="00B65BC7" w:rsidRDefault="00B65BC7" w:rsidP="00EA2CED">
            <w:pPr>
              <w:ind w:firstLine="0"/>
              <w:rPr>
                <w:ins w:id="699" w:author="Chen Heller" w:date="2022-09-14T16:49:00Z"/>
              </w:rPr>
            </w:pPr>
            <w:ins w:id="700" w:author="Chen Heller" w:date="2022-09-14T16:49:00Z">
              <w:r>
                <w:t>0.20 (0.15)</w:t>
              </w:r>
            </w:ins>
          </w:p>
        </w:tc>
        <w:tc>
          <w:tcPr>
            <w:tcW w:w="709" w:type="dxa"/>
            <w:tcBorders>
              <w:bottom w:val="single" w:sz="12" w:space="0" w:color="auto"/>
            </w:tcBorders>
            <w:tcPrChange w:id="701" w:author="Chen Heller" w:date="2022-09-14T16:50:00Z">
              <w:tcPr>
                <w:tcW w:w="709" w:type="dxa"/>
                <w:tcBorders>
                  <w:bottom w:val="single" w:sz="12" w:space="0" w:color="auto"/>
                </w:tcBorders>
              </w:tcPr>
            </w:tcPrChange>
          </w:tcPr>
          <w:p w14:paraId="44FC5A3C" w14:textId="77777777" w:rsidR="00B65BC7" w:rsidRDefault="00B65BC7" w:rsidP="00EA2CED">
            <w:pPr>
              <w:ind w:firstLine="0"/>
              <w:rPr>
                <w:ins w:id="702" w:author="Chen Heller" w:date="2022-09-14T16:49:00Z"/>
              </w:rPr>
            </w:pPr>
            <w:ins w:id="703" w:author="Chen Heller" w:date="2022-09-14T16:49:00Z">
              <w:r>
                <w:t>0.05</w:t>
              </w:r>
            </w:ins>
          </w:p>
        </w:tc>
        <w:tc>
          <w:tcPr>
            <w:tcW w:w="992" w:type="dxa"/>
            <w:tcBorders>
              <w:bottom w:val="single" w:sz="12" w:space="0" w:color="auto"/>
            </w:tcBorders>
            <w:tcPrChange w:id="704" w:author="Chen Heller" w:date="2022-09-14T16:50:00Z">
              <w:tcPr>
                <w:tcW w:w="992" w:type="dxa"/>
                <w:tcBorders>
                  <w:bottom w:val="single" w:sz="12" w:space="0" w:color="auto"/>
                </w:tcBorders>
              </w:tcPr>
            </w:tcPrChange>
          </w:tcPr>
          <w:p w14:paraId="201E86B7" w14:textId="77777777" w:rsidR="00B65BC7" w:rsidRDefault="00B65BC7" w:rsidP="00EA2CED">
            <w:pPr>
              <w:ind w:firstLine="0"/>
              <w:rPr>
                <w:ins w:id="705" w:author="Chen Heller" w:date="2022-09-14T16:49:00Z"/>
              </w:rPr>
            </w:pPr>
            <w:ins w:id="706" w:author="Chen Heller" w:date="2022-09-14T16:49:00Z">
              <w:r>
                <w:t>0.959</w:t>
              </w:r>
            </w:ins>
          </w:p>
        </w:tc>
        <w:tc>
          <w:tcPr>
            <w:tcW w:w="1701" w:type="dxa"/>
            <w:tcBorders>
              <w:bottom w:val="single" w:sz="12" w:space="0" w:color="auto"/>
            </w:tcBorders>
            <w:tcPrChange w:id="707" w:author="Chen Heller" w:date="2022-09-14T16:50:00Z">
              <w:tcPr>
                <w:tcW w:w="1701" w:type="dxa"/>
                <w:tcBorders>
                  <w:bottom w:val="single" w:sz="12" w:space="0" w:color="auto"/>
                </w:tcBorders>
              </w:tcPr>
            </w:tcPrChange>
          </w:tcPr>
          <w:p w14:paraId="4E22E8EE" w14:textId="77777777" w:rsidR="00B65BC7" w:rsidRDefault="00B65BC7" w:rsidP="00EA2CED">
            <w:pPr>
              <w:ind w:firstLine="0"/>
              <w:rPr>
                <w:ins w:id="708" w:author="Chen Heller" w:date="2022-09-14T16:49:00Z"/>
              </w:rPr>
            </w:pPr>
            <w:ins w:id="709" w:author="Chen Heller" w:date="2022-09-14T16:49:00Z">
              <w:r>
                <w:t>-0.10, 0.10</w:t>
              </w:r>
            </w:ins>
          </w:p>
        </w:tc>
        <w:tc>
          <w:tcPr>
            <w:tcW w:w="709" w:type="dxa"/>
            <w:tcBorders>
              <w:bottom w:val="single" w:sz="12" w:space="0" w:color="auto"/>
            </w:tcBorders>
            <w:tcPrChange w:id="710" w:author="Chen Heller" w:date="2022-09-14T16:50:00Z">
              <w:tcPr>
                <w:tcW w:w="709" w:type="dxa"/>
                <w:tcBorders>
                  <w:bottom w:val="single" w:sz="12" w:space="0" w:color="auto"/>
                </w:tcBorders>
              </w:tcPr>
            </w:tcPrChange>
          </w:tcPr>
          <w:p w14:paraId="2C4ED31F" w14:textId="77777777" w:rsidR="00B65BC7" w:rsidRDefault="00B65BC7" w:rsidP="00EA2CED">
            <w:pPr>
              <w:ind w:firstLine="0"/>
              <w:rPr>
                <w:ins w:id="711" w:author="Chen Heller" w:date="2022-09-14T16:49:00Z"/>
              </w:rPr>
            </w:pPr>
            <w:ins w:id="712" w:author="Chen Heller" w:date="2022-09-14T16:49:00Z">
              <w:r>
                <w:t>0.02</w:t>
              </w:r>
            </w:ins>
          </w:p>
        </w:tc>
      </w:tr>
      <w:tr w:rsidR="005A7125" w14:paraId="2FC93DC2" w14:textId="77777777" w:rsidTr="00E11B4B">
        <w:trPr>
          <w:trHeight w:val="490"/>
          <w:ins w:id="713" w:author="Chen Heller" w:date="2022-09-14T16:50:00Z"/>
        </w:trPr>
        <w:tc>
          <w:tcPr>
            <w:tcW w:w="9923" w:type="dxa"/>
            <w:gridSpan w:val="8"/>
            <w:tcBorders>
              <w:top w:val="single" w:sz="12" w:space="0" w:color="auto"/>
            </w:tcBorders>
          </w:tcPr>
          <w:p w14:paraId="1AD67167" w14:textId="3806DFB0" w:rsidR="00F45D87" w:rsidRDefault="004A776C" w:rsidP="00907938">
            <w:pPr>
              <w:spacing w:line="240" w:lineRule="auto"/>
              <w:ind w:firstLine="0"/>
              <w:rPr>
                <w:ins w:id="714" w:author="Chen Heller" w:date="2022-09-14T16:50:00Z"/>
              </w:rPr>
              <w:pPrChange w:id="715" w:author="Chen Heller" w:date="2022-09-14T16:58:00Z">
                <w:pPr>
                  <w:ind w:firstLine="0"/>
                </w:pPr>
              </w:pPrChange>
            </w:pPr>
            <w:ins w:id="716" w:author="Chen Heller" w:date="2022-09-14T16:54:00Z">
              <w:r w:rsidRPr="00F06B6B">
                <w:rPr>
                  <w:i/>
                  <w:iCs/>
                  <w:sz w:val="22"/>
                  <w:szCs w:val="22"/>
                  <w:rPrChange w:id="717" w:author="Chen Heller" w:date="2022-09-14T16:58:00Z">
                    <w:rPr/>
                  </w:rPrChange>
                </w:rPr>
                <w:t xml:space="preserve">Note. </w:t>
              </w:r>
            </w:ins>
            <w:ins w:id="718" w:author="Chen Heller" w:date="2022-09-14T16:56:00Z">
              <w:r w:rsidR="00DE67F7" w:rsidRPr="000A01BF">
                <w:rPr>
                  <w:sz w:val="22"/>
                  <w:szCs w:val="22"/>
                  <w:rPrChange w:id="719" w:author="Chen Heller" w:date="2022-09-14T16:59:00Z">
                    <w:rPr>
                      <w:i/>
                      <w:iCs/>
                    </w:rPr>
                  </w:rPrChange>
                </w:rPr>
                <w:t>t</w:t>
              </w:r>
            </w:ins>
            <w:ins w:id="720" w:author="Chen Heller" w:date="2022-09-14T17:00:00Z">
              <w:r w:rsidR="001C7715">
                <w:rPr>
                  <w:sz w:val="22"/>
                  <w:szCs w:val="22"/>
                </w:rPr>
                <w:t>(df)</w:t>
              </w:r>
            </w:ins>
            <w:ins w:id="721" w:author="Chen Heller" w:date="2022-09-14T16:56:00Z">
              <w:r w:rsidR="00DE67F7" w:rsidRPr="000A01BF">
                <w:rPr>
                  <w:sz w:val="22"/>
                  <w:szCs w:val="22"/>
                  <w:rPrChange w:id="722" w:author="Chen Heller" w:date="2022-09-14T16:59:00Z">
                    <w:rPr>
                      <w:i/>
                      <w:iCs/>
                    </w:rPr>
                  </w:rPrChange>
                </w:rPr>
                <w:t xml:space="preserve"> = t-test score, degrees of freedom are in parenthesis; p = </w:t>
              </w:r>
            </w:ins>
            <w:ins w:id="723" w:author="Chen Heller" w:date="2022-09-14T16:59:00Z">
              <w:r w:rsidR="00E80D8B">
                <w:rPr>
                  <w:sz w:val="22"/>
                  <w:szCs w:val="22"/>
                </w:rPr>
                <w:t>Tree-BH corrected p-value for multiple comp</w:t>
              </w:r>
            </w:ins>
            <w:ins w:id="724" w:author="Chen Heller" w:date="2022-09-14T17:00:00Z">
              <w:r w:rsidR="00E80D8B">
                <w:rPr>
                  <w:sz w:val="22"/>
                  <w:szCs w:val="22"/>
                </w:rPr>
                <w:t xml:space="preserve">arisons; </w:t>
              </w:r>
            </w:ins>
            <w:ins w:id="725" w:author="Chen Heller" w:date="2022-09-14T16:56:00Z">
              <w:r w:rsidR="00DE67F7" w:rsidRPr="000A01BF">
                <w:rPr>
                  <w:sz w:val="22"/>
                  <w:szCs w:val="22"/>
                  <w:rPrChange w:id="726" w:author="Chen Heller" w:date="2022-09-14T16:59:00Z">
                    <w:rPr>
                      <w:i/>
                      <w:iCs/>
                    </w:rPr>
                  </w:rPrChange>
                </w:rPr>
                <w:t>CI = 95% confidence interval</w:t>
              </w:r>
            </w:ins>
            <w:ins w:id="727" w:author="Chen Heller" w:date="2022-09-14T17:00:00Z">
              <w:r w:rsidR="001C7715">
                <w:rPr>
                  <w:sz w:val="22"/>
                  <w:szCs w:val="22"/>
                </w:rPr>
                <w:t>s</w:t>
              </w:r>
            </w:ins>
            <w:ins w:id="728" w:author="Chen Heller" w:date="2022-09-14T16:57:00Z">
              <w:r w:rsidR="00F45D87" w:rsidRPr="000A01BF">
                <w:rPr>
                  <w:sz w:val="22"/>
                  <w:szCs w:val="22"/>
                  <w:rPrChange w:id="729" w:author="Chen Heller" w:date="2022-09-14T16:59:00Z">
                    <w:rPr>
                      <w:i/>
                      <w:iCs/>
                    </w:rPr>
                  </w:rPrChange>
                </w:rPr>
                <w:t>; d = Cohen's d.</w:t>
              </w:r>
            </w:ins>
            <w:ins w:id="730" w:author="Chen Heller" w:date="2022-09-14T16:58:00Z">
              <w:r w:rsidR="00F06B6B" w:rsidRPr="00F06B6B">
                <w:rPr>
                  <w:i/>
                  <w:iCs/>
                  <w:sz w:val="22"/>
                  <w:szCs w:val="22"/>
                  <w:rPrChange w:id="731"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732" w:name="_Ref113877436"/>
      <w:r>
        <w:t xml:space="preserve">Figure </w:t>
      </w:r>
      <w:r w:rsidR="00000000">
        <w:fldChar w:fldCharType="begin"/>
      </w:r>
      <w:r w:rsidR="00000000">
        <w:instrText xml:space="preserve"> SEQ Figure \* ARABIC </w:instrText>
      </w:r>
      <w:r w:rsidR="00000000">
        <w:fldChar w:fldCharType="separate"/>
      </w:r>
      <w:r w:rsidR="007E2512">
        <w:rPr>
          <w:noProof/>
        </w:rPr>
        <w:t>5</w:t>
      </w:r>
      <w:r w:rsidR="00000000">
        <w:rPr>
          <w:noProof/>
        </w:rPr>
        <w:fldChar w:fldCharType="end"/>
      </w:r>
      <w:bookmarkEnd w:id="732"/>
      <w:r>
        <w:t>.</w:t>
      </w:r>
      <w:r w:rsidRPr="00F3771A">
        <w:rPr>
          <w:i w:val="0"/>
          <w:iCs w:val="0"/>
          <w:color w:val="auto"/>
          <w:sz w:val="24"/>
          <w:szCs w:val="24"/>
        </w:rPr>
        <w:t xml:space="preserve"> </w:t>
      </w:r>
      <w:r w:rsidRPr="00F3771A">
        <w:t xml:space="preserve">Results of Experiment </w:t>
      </w:r>
      <w:r>
        <w:t>3</w:t>
      </w:r>
      <w:r w:rsidRPr="00F3771A">
        <w:t xml:space="preserve">. </w:t>
      </w:r>
      <w:ins w:id="733" w:author="Chen Heller" w:date="2022-09-14T18:53:00Z">
        <w:r w:rsidR="00246539">
          <w:t xml:space="preserve">(a) Reaching trajectories in trials where a correct answer was given by choosing the left and right targets, averaged across all participants. Shaded areas are the </w:t>
        </w:r>
      </w:ins>
      <w:ins w:id="734" w:author="Chen Heller" w:date="2022-09-14T18:58:00Z">
        <w:r w:rsidR="00D17299">
          <w:t>SE</w:t>
        </w:r>
      </w:ins>
      <w:ins w:id="735" w:author="Chen Heller" w:date="2022-09-14T18:53:00Z">
        <w:r w:rsidR="00246539">
          <w:t xml:space="preserve">. </w:t>
        </w:r>
      </w:ins>
      <w:moveToRangeStart w:id="736" w:author="Chen Heller" w:date="2022-09-14T18:53:00Z" w:name="move114074052"/>
      <w:moveTo w:id="737" w:author="Chen Heller" w:date="2022-09-14T18:53:00Z">
        <w:r w:rsidR="00246539" w:rsidRPr="00F3771A">
          <w:t>(b</w:t>
        </w:r>
        <w:r w:rsidR="00246539">
          <w:t>) Response time in the first block of the first and second days.</w:t>
        </w:r>
      </w:moveTo>
      <w:moveToRangeEnd w:id="736"/>
      <w:ins w:id="738" w:author="Chen Heller" w:date="2022-09-14T18:53:00Z">
        <w:r w:rsidR="00246539">
          <w:t xml:space="preserve"> </w:t>
        </w:r>
        <w:r w:rsidR="00246539">
          <w:t xml:space="preserve">(b-f) Dots are single participant averages while the </w:t>
        </w:r>
      </w:ins>
      <w:ins w:id="739" w:author="Chen Heller" w:date="2022-09-14T18:54:00Z">
        <w:r w:rsidR="00ED7D7C">
          <w:t>colored</w:t>
        </w:r>
      </w:ins>
      <w:ins w:id="740" w:author="Chen Heller" w:date="2022-09-14T18:53:00Z">
        <w:r w:rsidR="00246539">
          <w:t xml:space="preserve"> horizontal lines are the average of all participants. Black error bars symbol the </w:t>
        </w:r>
      </w:ins>
      <w:ins w:id="741" w:author="Chen Heller" w:date="2022-09-14T18:58:00Z">
        <w:r w:rsidR="00205DCC">
          <w:t>SE</w:t>
        </w:r>
      </w:ins>
      <w:ins w:id="742" w:author="Chen Heller" w:date="2022-09-14T18:53:00Z">
        <w:r w:rsidR="00246539">
          <w:t>. Full/dashed grey lines represent a numerical incline/decline (respectively) between the congruent and incongruent conditions</w:t>
        </w:r>
      </w:ins>
      <w:del w:id="743"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744" w:author="Chen Heller" w:date="2022-09-14T18:53:00Z" w:name="move114074052"/>
      <w:moveFrom w:id="745" w:author="Chen Heller" w:date="2022-09-14T18:53:00Z">
        <w:r w:rsidRPr="00F3771A" w:rsidDel="00246539">
          <w:t>(b</w:t>
        </w:r>
        <w:r w:rsidR="00EC5E25" w:rsidDel="00246539">
          <w:t xml:space="preserve">) Response time </w:t>
        </w:r>
        <w:r w:rsidR="00656B04" w:rsidDel="00246539">
          <w:t>in the first block of the first and second days</w:t>
        </w:r>
        <w:del w:id="746" w:author="Chen Heller" w:date="2022-09-14T18:55:00Z">
          <w:r w:rsidR="00656B04" w:rsidDel="00ED7D7C">
            <w:delText xml:space="preserve">. </w:delText>
          </w:r>
        </w:del>
      </w:moveFrom>
      <w:moveFromRangeEnd w:id="744"/>
      <w:del w:id="747"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748" w:name="_Toc114053546"/>
      <w:r>
        <w:t>Discussion</w:t>
      </w:r>
      <w:bookmarkEnd w:id="748"/>
    </w:p>
    <w:p w14:paraId="04CA93E9" w14:textId="41151192"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ins w:id="749" w:author="Chen Heller" w:date="2022-09-14T12:40:00Z">
        <w:r w:rsidR="006B6AC7">
          <w:t xml:space="preserve">Notably, </w:t>
        </w:r>
      </w:ins>
      <w:ins w:id="750" w:author="Chen Heller" w:date="2022-09-14T12:37:00Z">
        <w:r w:rsidR="005D7C3E">
          <w:t xml:space="preserve">the results did </w:t>
        </w:r>
      </w:ins>
      <w:ins w:id="751" w:author="Chen Heller" w:date="2022-09-14T12:38:00Z">
        <w:r w:rsidR="005D7C3E">
          <w:t>pass the multiple comparisons correction</w:t>
        </w:r>
      </w:ins>
      <w:ins w:id="752" w:author="Chen Heller" w:date="2022-09-14T12:40:00Z">
        <w:r w:rsidR="006B6AC7">
          <w:t xml:space="preserve">. However </w:t>
        </w:r>
      </w:ins>
      <w:ins w:id="753" w:author="Chen Heller" w:date="2022-09-14T12:38:00Z">
        <w:r w:rsidR="005D7C3E">
          <w:t xml:space="preserve">interesting trends </w:t>
        </w:r>
      </w:ins>
      <w:ins w:id="754" w:author="Chen Heller" w:date="2022-09-14T12:40:00Z">
        <w:r w:rsidR="006B6AC7">
          <w:t xml:space="preserve">did imply </w:t>
        </w:r>
      </w:ins>
      <w:ins w:id="755" w:author="Chen Heller" w:date="2022-09-14T12:38:00Z">
        <w:r w:rsidR="005D7C3E">
          <w:t>of a congruency effect</w:t>
        </w:r>
      </w:ins>
      <w:del w:id="756"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757" w:author="Chen Heller" w:date="2022-09-14T12:36:00Z">
        <w:r w:rsidR="007A4A6D">
          <w:t xml:space="preserve"> </w:t>
        </w:r>
      </w:ins>
      <w:ins w:id="758" w:author="Chen Heller" w:date="2022-09-14T12:39:00Z">
        <w:r w:rsidR="00385459">
          <w:t xml:space="preserve">which </w:t>
        </w:r>
      </w:ins>
      <w:r w:rsidR="009C3286">
        <w:t xml:space="preserve">manifested </w:t>
      </w:r>
      <w:del w:id="759" w:author="Chen Heller" w:date="2022-09-14T12:39:00Z">
        <w:r w:rsidR="009872FC" w:rsidDel="00385459">
          <w:delText>by</w:delText>
        </w:r>
        <w:r w:rsidR="00EC1BFD" w:rsidDel="00385459">
          <w:delText xml:space="preserve"> the </w:delText>
        </w:r>
      </w:del>
      <w:ins w:id="760" w:author="Chen Heller" w:date="2022-09-14T12:39:00Z">
        <w:r w:rsidR="00385459">
          <w:t xml:space="preserve">as a </w:t>
        </w:r>
      </w:ins>
      <w:r w:rsidR="00E40999">
        <w:t xml:space="preserve">bias </w:t>
      </w:r>
      <w:ins w:id="761" w:author="Chen Heller" w:date="2022-09-14T12:40:00Z">
        <w:r w:rsidR="00B16D05">
          <w:t>in the trajec</w:t>
        </w:r>
      </w:ins>
      <w:ins w:id="762"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763" w:author="Chen Heller" w:date="2022-09-14T12:42:00Z">
        <w:r w:rsidR="00E40999" w:rsidDel="00497BB2">
          <w:delText xml:space="preserve">decrease </w:delText>
        </w:r>
      </w:del>
      <w:ins w:id="764" w:author="Chen Heller" w:date="2022-09-14T12:42:00Z">
        <w:r w:rsidR="00497BB2">
          <w:t>decreas</w:t>
        </w:r>
        <w:r w:rsidR="00497BB2">
          <w:t>ing trend</w:t>
        </w:r>
        <w:r w:rsidR="00497BB2">
          <w:t xml:space="preserve"> </w:t>
        </w:r>
      </w:ins>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 xml:space="preserve">Area Under the </w:t>
      </w:r>
      <w:r w:rsidR="00CD7735">
        <w:lastRenderedPageBreak/>
        <w:t>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765" w:author="Chen Heller" w:date="2022-09-14T13:10:00Z">
        <w:r w:rsidR="002F313C" w:rsidRPr="002F313C">
          <w:t>Experiment 3</w:t>
        </w:r>
      </w:ins>
      <w:del w:id="766"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767"/>
      <w:r w:rsidR="0058739A">
        <w:t>excluded trials</w:t>
      </w:r>
      <w:commentRangeEnd w:id="767"/>
      <w:r w:rsidR="00EB2FF8">
        <w:rPr>
          <w:rStyle w:val="CommentReference"/>
        </w:rPr>
        <w:commentReference w:id="767"/>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768" w:name="_Toc114053547"/>
      <w:del w:id="769" w:author="Chen Heller" w:date="2022-09-14T13:10:00Z">
        <w:r w:rsidDel="00CE37CA">
          <w:delText>Exp 4</w:delText>
        </w:r>
      </w:del>
      <w:ins w:id="770" w:author="Chen Heller" w:date="2022-09-14T13:10:00Z">
        <w:r w:rsidR="00CE37CA">
          <w:t>Experiment 4</w:t>
        </w:r>
      </w:ins>
      <w:bookmarkEnd w:id="768"/>
    </w:p>
    <w:p w14:paraId="3D3FAF54" w14:textId="7053D0C2" w:rsidR="00D826D9" w:rsidRDefault="00A8788A" w:rsidP="00B25647">
      <w:pPr>
        <w:ind w:firstLine="0"/>
      </w:pPr>
      <w:r>
        <w:t>Experiment 4</w:t>
      </w:r>
      <w:r w:rsidR="00FC3846">
        <w:t xml:space="preserve"> was preregistered </w:t>
      </w:r>
      <w:r w:rsidR="006D2FC7">
        <w:t>[</w:t>
      </w:r>
      <w:commentRangeStart w:id="771"/>
      <w:r w:rsidR="006D2FC7">
        <w:t>ref</w:t>
      </w:r>
      <w:commentRangeEnd w:id="771"/>
      <w:r w:rsidR="006D2FC7">
        <w:rPr>
          <w:rStyle w:val="CommentReference"/>
        </w:rPr>
        <w:commentReference w:id="771"/>
      </w:r>
      <w:r w:rsidR="006D2FC7">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772" w:author="Chen Heller" w:date="2022-09-14T19:01:00Z">
        <w:r w:rsidR="0035029B" w:rsidDel="00B85208">
          <w:delText>Exp.</w:delText>
        </w:r>
      </w:del>
      <w:ins w:id="773"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774" w:name="_Toc114053548"/>
      <w:r>
        <w:t>Methods</w:t>
      </w:r>
      <w:bookmarkEnd w:id="774"/>
    </w:p>
    <w:p w14:paraId="635A0C30" w14:textId="77777777" w:rsidR="00D826D9" w:rsidRDefault="00D826D9" w:rsidP="006238E0">
      <w:pPr>
        <w:pStyle w:val="Heading4"/>
      </w:pPr>
      <w:bookmarkStart w:id="775" w:name="_Toc114053549"/>
      <w:r>
        <w:lastRenderedPageBreak/>
        <w:t>Participants</w:t>
      </w:r>
      <w:bookmarkEnd w:id="775"/>
    </w:p>
    <w:p w14:paraId="10928BC5" w14:textId="0DA025DC" w:rsidR="00D826D9" w:rsidRDefault="004543AF" w:rsidP="005E6629">
      <w:pPr>
        <w:ind w:firstLine="0"/>
      </w:pPr>
      <w:r>
        <w:t>The recruitment procedure and criteri</w:t>
      </w:r>
      <w:r w:rsidR="00E432DA">
        <w:t>a</w:t>
      </w:r>
      <w:r>
        <w:t xml:space="preserve"> were identical to those of </w:t>
      </w:r>
      <w:del w:id="776" w:author="Chen Heller" w:date="2022-09-14T13:08:00Z">
        <w:r w:rsidDel="00035FA8">
          <w:delText>Exp 1</w:delText>
        </w:r>
      </w:del>
      <w:ins w:id="777"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778" w:name="_Toc114053550"/>
      <w:r>
        <w:t>Stimuli</w:t>
      </w:r>
      <w:r w:rsidR="00521037">
        <w:t xml:space="preserve">, Apparatus and </w:t>
      </w:r>
      <w:r>
        <w:t>Procedure</w:t>
      </w:r>
      <w:bookmarkEnd w:id="778"/>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779" w:name="_Toc114053551"/>
      <w:r>
        <w:t>Exclusion criteria</w:t>
      </w:r>
      <w:bookmarkEnd w:id="779"/>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780" w:name="_Toc114053552"/>
      <w:commentRangeStart w:id="781"/>
      <w:commentRangeStart w:id="782"/>
      <w:r>
        <w:t>Results</w:t>
      </w:r>
      <w:commentRangeEnd w:id="781"/>
      <w:r w:rsidR="0013510A">
        <w:rPr>
          <w:rStyle w:val="CommentReference"/>
          <w:rFonts w:asciiTheme="majorBidi" w:eastAsiaTheme="minorEastAsia" w:hAnsiTheme="majorBidi" w:cstheme="majorBidi"/>
          <w:b w:val="0"/>
          <w:bCs w:val="0"/>
          <w:kern w:val="0"/>
          <w:lang w:eastAsia="en-US" w:bidi="he-IL"/>
        </w:rPr>
        <w:commentReference w:id="781"/>
      </w:r>
      <w:bookmarkEnd w:id="780"/>
      <w:commentRangeEnd w:id="782"/>
      <w:r w:rsidR="00C97FE0">
        <w:rPr>
          <w:rStyle w:val="CommentReference"/>
          <w:rFonts w:asciiTheme="majorBidi" w:eastAsiaTheme="minorEastAsia" w:hAnsiTheme="majorBidi" w:cstheme="majorBidi"/>
          <w:b w:val="0"/>
          <w:bCs w:val="0"/>
          <w:kern w:val="0"/>
          <w:lang w:eastAsia="en-US" w:bidi="he-IL"/>
        </w:rPr>
        <w:commentReference w:id="782"/>
      </w:r>
    </w:p>
    <w:p w14:paraId="438C6938" w14:textId="6C960440" w:rsidR="00DB7DD5" w:rsidRDefault="00BA4221">
      <w:pPr>
        <w:ind w:firstLine="0"/>
        <w:rPr>
          <w:rtl/>
        </w:rPr>
        <w:pPrChange w:id="783" w:author="Chen Heller" w:date="2022-09-12T16:29:00Z">
          <w:pPr/>
        </w:pPrChange>
      </w:pPr>
      <w:r>
        <w:t>Prime visibility:</w:t>
      </w:r>
      <w:r w:rsidR="00012635">
        <w:t xml:space="preserve"> </w:t>
      </w:r>
      <w:ins w:id="784" w:author="Chen Heller" w:date="2022-09-14T13:48:00Z">
        <w:r w:rsidR="004731EE">
          <w:t>I</w:t>
        </w:r>
      </w:ins>
      <w:del w:id="785" w:author="Chen Heller" w:date="2022-09-14T13:47:00Z">
        <w:r w:rsidDel="004F1986">
          <w:delText>overall</w:delText>
        </w:r>
        <w:r w:rsidR="00BF4777" w:rsidDel="004F1986">
          <w:delText>,</w:delText>
        </w:r>
      </w:del>
      <w:ins w:id="786"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787" w:author="Chen Heller" w:date="2022-09-14T13:47:00Z">
        <w:r w:rsidR="00012635" w:rsidDel="004F1986">
          <w:delText xml:space="preserve">in the reaching session </w:delText>
        </w:r>
        <w:r w:rsidDel="004F1986">
          <w:delText xml:space="preserve">were rated as </w:delText>
        </w:r>
      </w:del>
      <w:ins w:id="788" w:author="Chen Heller" w:date="2022-09-14T13:47:00Z">
        <w:r w:rsidR="004F1986">
          <w:t xml:space="preserve">were given a </w:t>
        </w:r>
      </w:ins>
      <w:r>
        <w:t xml:space="preserve">visibility </w:t>
      </w:r>
      <w:ins w:id="789" w:author="Chen Heller" w:date="2022-09-14T13:47:00Z">
        <w:r w:rsidR="004F1986">
          <w:t xml:space="preserve">rating of </w:t>
        </w:r>
      </w:ins>
      <w:r>
        <w:t xml:space="preserve">1, </w:t>
      </w:r>
      <w:r w:rsidR="004E2179">
        <w:t>4.79</w:t>
      </w:r>
      <w:r>
        <w:t>% a</w:t>
      </w:r>
      <w:del w:id="790" w:author="Chen Heller" w:date="2022-09-14T13:48:00Z">
        <w:r w:rsidDel="004731EE">
          <w:delText>s</w:delText>
        </w:r>
      </w:del>
      <w:r>
        <w:t xml:space="preserve"> visibility </w:t>
      </w:r>
      <w:ins w:id="791" w:author="Chen Heller" w:date="2022-09-14T13:48:00Z">
        <w:r w:rsidR="004731EE">
          <w:t xml:space="preserve">rating of </w:t>
        </w:r>
      </w:ins>
      <w:r>
        <w:t xml:space="preserve">2, </w:t>
      </w:r>
      <w:r w:rsidR="001F6E52">
        <w:t>0.</w:t>
      </w:r>
      <w:r w:rsidR="004E2179">
        <w:t>63</w:t>
      </w:r>
      <w:r>
        <w:t>% a</w:t>
      </w:r>
      <w:del w:id="792" w:author="Chen Heller" w:date="2022-09-14T13:48:00Z">
        <w:r w:rsidDel="004731EE">
          <w:delText>s</w:delText>
        </w:r>
      </w:del>
      <w:r>
        <w:t xml:space="preserve"> visibility </w:t>
      </w:r>
      <w:ins w:id="793" w:author="Chen Heller" w:date="2022-09-14T13:48:00Z">
        <w:r w:rsidR="004731EE">
          <w:t xml:space="preserve">rating of </w:t>
        </w:r>
      </w:ins>
      <w:r>
        <w:t xml:space="preserve">3 and </w:t>
      </w:r>
      <w:r w:rsidR="001F6E52">
        <w:t>0.1</w:t>
      </w:r>
      <w:r w:rsidR="004E2179">
        <w:t>5</w:t>
      </w:r>
      <w:r>
        <w:t>% a</w:t>
      </w:r>
      <w:del w:id="794" w:author="Chen Heller" w:date="2022-09-14T13:48:00Z">
        <w:r w:rsidDel="004731EE">
          <w:delText>s</w:delText>
        </w:r>
      </w:del>
      <w:r>
        <w:t xml:space="preserve"> visibility </w:t>
      </w:r>
      <w:ins w:id="795" w:author="Chen Heller" w:date="2022-09-14T13:48:00Z">
        <w:r w:rsidR="004731EE">
          <w:t xml:space="preserve">rating of </w:t>
        </w:r>
      </w:ins>
      <w:r>
        <w:t>4</w:t>
      </w:r>
      <w:r w:rsidR="00012635">
        <w:t xml:space="preserve">, while in the keyboard session </w:t>
      </w:r>
      <w:r w:rsidR="004E2179">
        <w:t>92.12</w:t>
      </w:r>
      <w:r w:rsidR="00012635">
        <w:t xml:space="preserve">% of </w:t>
      </w:r>
      <w:ins w:id="796" w:author="Chen Heller" w:date="2022-09-14T13:43:00Z">
        <w:r w:rsidR="00EE5C8B">
          <w:t xml:space="preserve">them </w:t>
        </w:r>
      </w:ins>
      <w:r w:rsidR="00012635">
        <w:t xml:space="preserve">were </w:t>
      </w:r>
      <w:del w:id="797" w:author="Chen Heller" w:date="2022-09-14T13:49:00Z">
        <w:r w:rsidR="00012635" w:rsidDel="00835861">
          <w:delText>rated as visibility</w:delText>
        </w:r>
      </w:del>
      <w:ins w:id="798" w:author="Chen Heller" w:date="2022-09-14T13:49:00Z">
        <w:r w:rsidR="00835861">
          <w:t>given a visibility rating of</w:t>
        </w:r>
      </w:ins>
      <w:r w:rsidR="00012635">
        <w:t xml:space="preserve"> 1, 7.</w:t>
      </w:r>
      <w:r w:rsidR="004E2179">
        <w:t>04</w:t>
      </w:r>
      <w:r w:rsidR="00012635">
        <w:t>% a</w:t>
      </w:r>
      <w:del w:id="799" w:author="Chen Heller" w:date="2022-09-14T13:49:00Z">
        <w:r w:rsidR="00012635" w:rsidDel="00835861">
          <w:delText>s</w:delText>
        </w:r>
      </w:del>
      <w:r w:rsidR="00012635">
        <w:t xml:space="preserve"> visibility </w:t>
      </w:r>
      <w:ins w:id="800" w:author="Chen Heller" w:date="2022-09-14T13:49:00Z">
        <w:r w:rsidR="00835861">
          <w:t xml:space="preserve">rating of </w:t>
        </w:r>
      </w:ins>
      <w:r w:rsidR="00012635">
        <w:t>2, 0.</w:t>
      </w:r>
      <w:r w:rsidR="004733D7">
        <w:t>70</w:t>
      </w:r>
      <w:r w:rsidR="00012635">
        <w:t>% a</w:t>
      </w:r>
      <w:del w:id="801" w:author="Chen Heller" w:date="2022-09-14T13:49:00Z">
        <w:r w:rsidR="00012635" w:rsidDel="00835861">
          <w:delText>s</w:delText>
        </w:r>
      </w:del>
      <w:r w:rsidR="00012635">
        <w:t xml:space="preserve"> visibility </w:t>
      </w:r>
      <w:ins w:id="802" w:author="Chen Heller" w:date="2022-09-14T13:49:00Z">
        <w:r w:rsidR="00835861">
          <w:t xml:space="preserve">rating of </w:t>
        </w:r>
      </w:ins>
      <w:r w:rsidR="00012635">
        <w:t>3 and 0.12% a</w:t>
      </w:r>
      <w:del w:id="803" w:author="Chen Heller" w:date="2022-09-14T13:49:00Z">
        <w:r w:rsidR="00012635" w:rsidDel="00835861">
          <w:delText>s</w:delText>
        </w:r>
      </w:del>
      <w:r w:rsidR="00012635">
        <w:t xml:space="preserve"> visibility </w:t>
      </w:r>
      <w:ins w:id="804" w:author="Chen Heller" w:date="2022-09-14T13:49:00Z">
        <w:r w:rsidR="00835861">
          <w:t xml:space="preserve">rating of </w:t>
        </w:r>
      </w:ins>
      <w:r w:rsidR="00012635">
        <w:t>4.</w:t>
      </w:r>
      <w:r>
        <w:t xml:space="preserve"> </w:t>
      </w:r>
      <w:ins w:id="805" w:author="Chen Heller" w:date="2022-09-14T13:34:00Z">
        <w:r w:rsidR="00FD5D3D">
          <w:t xml:space="preserve">Objective </w:t>
        </w:r>
      </w:ins>
      <w:ins w:id="806" w:author="Chen Heller" w:date="2022-09-14T13:35:00Z">
        <w:r w:rsidR="00FD5D3D">
          <w:t xml:space="preserve">recognition </w:t>
        </w:r>
      </w:ins>
      <w:ins w:id="807" w:author="Chen Heller" w:date="2022-09-14T13:34:00Z">
        <w:r w:rsidR="00FD5D3D">
          <w:t>performance for the subjectively invisible stimuli was at chance level,</w:t>
        </w:r>
      </w:ins>
      <w:del w:id="808"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809"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810" w:author="Chen Heller" w:date="2022-09-14T13:36:00Z">
        <w:r w:rsidR="008116EA" w:rsidDel="00467225">
          <w:delText xml:space="preserve">the subjective and the objective </w:delText>
        </w:r>
      </w:del>
      <w:ins w:id="811" w:author="Chen Heller" w:date="2022-09-14T13:36:00Z">
        <w:r w:rsidR="00467225">
          <w:t xml:space="preserve">awareness </w:t>
        </w:r>
      </w:ins>
      <w:r w:rsidR="008116EA">
        <w:t xml:space="preserve">measures </w:t>
      </w:r>
      <w:del w:id="812" w:author="Chen Heller" w:date="2022-09-14T13:36:00Z">
        <w:r w:rsidR="008116EA" w:rsidDel="00467225">
          <w:delText xml:space="preserve">confirm </w:delText>
        </w:r>
      </w:del>
      <w:ins w:id="813" w:author="Chen Heller" w:date="2022-09-14T13:36:00Z">
        <w:r w:rsidR="00467225">
          <w:t xml:space="preserve">indicate </w:t>
        </w:r>
      </w:ins>
      <w:r w:rsidR="008116EA">
        <w:t xml:space="preserve">that </w:t>
      </w:r>
      <w:del w:id="814" w:author="Chen Heller" w:date="2022-09-14T13:36:00Z">
        <w:r w:rsidR="008116EA" w:rsidDel="00467225">
          <w:delText>masking was effective in rendering the stimuli invisible</w:delText>
        </w:r>
      </w:del>
      <w:ins w:id="815" w:author="Chen Heller" w:date="2022-09-14T13:36:00Z">
        <w:r w:rsidR="00467225">
          <w:t xml:space="preserve">the subjectively invisible stimuli was not consciously </w:t>
        </w:r>
      </w:ins>
      <w:r w:rsidR="00E47313">
        <w:pgNum/>
        <w:t>erceived</w:t>
      </w:r>
      <w:r w:rsidR="008116EA">
        <w:t>.</w:t>
      </w:r>
    </w:p>
    <w:p w14:paraId="592EF16E" w14:textId="78B6E7AC" w:rsidR="00691DE5" w:rsidRDefault="00652B7D" w:rsidP="006063A2">
      <w:pPr>
        <w:rPr>
          <w:ins w:id="816" w:author="Liad Mudrik" w:date="2022-09-12T17:06:00Z"/>
        </w:rPr>
      </w:pPr>
      <w:r>
        <w:t xml:space="preserve">Congruency effect: </w:t>
      </w:r>
      <w:del w:id="817"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818" w:author="Chen Heller" w:date="2022-09-14T11:13:00Z">
        <w:r w:rsidR="007F6BCE" w:rsidDel="00B059DB">
          <w:delText xml:space="preserve">'s residuals </w:delText>
        </w:r>
      </w:del>
      <w:del w:id="819"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820" w:author="Chen Heller" w:date="2022-09-14T11:14:00Z">
        <w:r w:rsidR="00934D68" w:rsidDel="00B059DB">
          <w:delText xml:space="preserve">its </w:delText>
        </w:r>
      </w:del>
      <w:del w:id="821"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822" w:author="Chen Heller" w:date="2022-09-14T17:14:00Z">
        <w:r w:rsidR="00F01249" w:rsidDel="00EC38FA">
          <w:delText xml:space="preserve"> </w:delText>
        </w:r>
      </w:del>
      <w:del w:id="823"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824" w:author="Chen Heller" w:date="2022-09-14T11:34:00Z">
        <w:r w:rsidR="00E21850" w:rsidDel="00E6114A">
          <w:delText>&lt;</w:delText>
        </w:r>
        <w:r w:rsidR="00F01249" w:rsidDel="00E6114A">
          <w:delText xml:space="preserve"> </w:delText>
        </w:r>
      </w:del>
      <w:del w:id="825"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826"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827" w:author="Chen Heller" w:date="2022-09-14T17:14:00Z">
        <w:r w:rsidR="00EC38FA">
          <w:t xml:space="preserve"> (</w:t>
        </w:r>
        <w:r w:rsidR="00EC38FA">
          <w:fldChar w:fldCharType="begin"/>
        </w:r>
        <w:r w:rsidR="00EC38FA">
          <w:instrText xml:space="preserve"> REF _Ref114068072 \h </w:instrText>
        </w:r>
      </w:ins>
      <w:r w:rsidR="00EC38FA">
        <w:fldChar w:fldCharType="separate"/>
      </w:r>
      <w:ins w:id="828"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829"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830"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831"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832" w:author="Chen Heller" w:date="2022-09-14T11:16:00Z">
        <w:r w:rsidR="00AA5A37" w:rsidDel="00E90A57">
          <w:delText>54</w:delText>
        </w:r>
      </w:del>
      <w:del w:id="833" w:author="Chen Heller" w:date="2022-09-14T17:14:00Z">
        <w:r w:rsidR="00F01249" w:rsidDel="00EC38FA">
          <w:delText>], Cohen's d</w:delText>
        </w:r>
      </w:del>
      <w:del w:id="834" w:author="Chen Heller" w:date="2022-09-14T11:16:00Z">
        <w:r w:rsidR="00F01249" w:rsidDel="00E90A57">
          <w:rPr>
            <w:vertAlign w:val="subscript"/>
          </w:rPr>
          <w:delText>z</w:delText>
        </w:r>
      </w:del>
      <w:del w:id="835"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836"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837" w:author="Chen Heller" w:date="2022-09-14T11:17:00Z">
        <w:r w:rsidR="00F01249" w:rsidDel="00E90A57">
          <w:rPr>
            <w:vertAlign w:val="subscript"/>
          </w:rPr>
          <w:delText>z</w:delText>
        </w:r>
      </w:del>
      <w:del w:id="838"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839"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del w:id="840"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4FD259C2" w:rsidR="006119BA" w:rsidRDefault="00F01249" w:rsidP="00FE0AE9">
      <w:r>
        <w:t xml:space="preserve">As predicted by </w:t>
      </w:r>
      <w:ins w:id="841" w:author="Chen Heller" w:date="2022-09-14T13:09:00Z">
        <w:r w:rsidR="002F313C" w:rsidRPr="002F313C">
          <w:t>Experiment 2</w:t>
        </w:r>
      </w:ins>
      <w:del w:id="842" w:author="Chen Heller" w:date="2022-09-14T13:09:00Z">
        <w:r w:rsidR="00367B60" w:rsidDel="002F313C">
          <w:delText xml:space="preserve">Exp </w:delText>
        </w:r>
        <w:r w:rsidR="00EB57B5" w:rsidDel="002F313C">
          <w:delText>2.</w:delText>
        </w:r>
      </w:del>
      <w:r w:rsidR="00EB57B5">
        <w:t xml:space="preserve"> </w:t>
      </w:r>
      <w:r w:rsidR="00E31540">
        <w:t>A</w:t>
      </w:r>
      <w:r w:rsidR="00EB57B5">
        <w:t xml:space="preserve">nd </w:t>
      </w:r>
      <w:ins w:id="843" w:author="Chen Heller" w:date="2022-09-14T13:10:00Z">
        <w:r w:rsidR="002F313C" w:rsidRPr="002F313C">
          <w:t>Experiment 3</w:t>
        </w:r>
      </w:ins>
      <w:del w:id="844"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w:t>
      </w:r>
      <w:commentRangeStart w:id="845"/>
      <w:r>
        <w:t>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8C7284">
        <w:rPr>
          <w:rPrChange w:id="846" w:author="Chen Heller" w:date="2022-08-30T13:57:00Z">
            <w:rPr>
              <w:vertAlign w:val="subscript"/>
            </w:rPr>
          </w:rPrChange>
        </w:rPr>
        <w:t>(</w:t>
      </w:r>
      <w:r w:rsidR="00FC47E3">
        <w:t>29</w:t>
      </w:r>
      <w:r w:rsidRPr="008C7284">
        <w:rPr>
          <w:rPrChange w:id="847"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M</w:t>
      </w:r>
      <w:r>
        <w:rPr>
          <w:vertAlign w:val="subscript"/>
        </w:rPr>
        <w:t>reach</w:t>
      </w:r>
      <w:r>
        <w:t xml:space="preserve"> = 32.</w:t>
      </w:r>
      <w:r w:rsidR="001979E7">
        <w:t>0</w:t>
      </w:r>
      <w:r>
        <w:t>6, SD</w:t>
      </w:r>
      <w:r>
        <w:rPr>
          <w:vertAlign w:val="subscript"/>
        </w:rPr>
        <w:t>reach</w:t>
      </w:r>
      <w:r>
        <w:t xml:space="preserve"> = </w:t>
      </w:r>
      <w:r w:rsidR="001979E7">
        <w:t>19.24</w:t>
      </w:r>
      <w:r>
        <w:t>, M</w:t>
      </w:r>
      <w:r>
        <w:rPr>
          <w:vertAlign w:val="subscript"/>
        </w:rPr>
        <w:t>keyboard</w:t>
      </w:r>
      <w:r>
        <w:t xml:space="preserve"> = 1</w:t>
      </w:r>
      <w:r w:rsidR="001979E7">
        <w:t>4.06</w:t>
      </w:r>
      <w:r>
        <w:t>, SD</w:t>
      </w:r>
      <w:r>
        <w:rPr>
          <w:vertAlign w:val="subscript"/>
        </w:rPr>
        <w:t>keyboard</w:t>
      </w:r>
      <w:r>
        <w:t xml:space="preserve"> = 1</w:t>
      </w:r>
      <w:r w:rsidR="001979E7">
        <w:t>0.33</w:t>
      </w:r>
      <w:r>
        <w:t>, t</w:t>
      </w:r>
      <w:r w:rsidRPr="001F3AF5">
        <w:rPr>
          <w:rPrChange w:id="848" w:author="Chen Heller" w:date="2022-08-30T13:58:00Z">
            <w:rPr>
              <w:vertAlign w:val="subscript"/>
            </w:rPr>
          </w:rPrChange>
        </w:rPr>
        <w:t>(</w:t>
      </w:r>
      <w:r w:rsidR="001979E7">
        <w:t>29</w:t>
      </w:r>
      <w:r w:rsidRPr="001F3AF5">
        <w:rPr>
          <w:rPrChange w:id="849" w:author="Chen Heller" w:date="2022-08-30T13:58:00Z">
            <w:rPr>
              <w:vertAlign w:val="subscript"/>
            </w:rPr>
          </w:rPrChange>
        </w:rPr>
        <w:t>)</w:t>
      </w:r>
      <w:r>
        <w:t xml:space="preserve"> = 4</w:t>
      </w:r>
      <w:r w:rsidR="001979E7">
        <w:t>.71</w:t>
      </w:r>
      <w:r>
        <w:t xml:space="preserve">, p </w:t>
      </w:r>
      <w:r w:rsidR="0052374D">
        <w:t>&lt; 0.001</w:t>
      </w:r>
      <w:r>
        <w:t>, 95% CI [</w:t>
      </w:r>
      <w:r w:rsidR="001979E7">
        <w:t>10.19</w:t>
      </w:r>
      <w:r>
        <w:t>, 2</w:t>
      </w:r>
      <w:r w:rsidR="001979E7">
        <w:t>5</w:t>
      </w:r>
      <w:r>
        <w:t>.</w:t>
      </w:r>
      <w:r w:rsidR="001979E7">
        <w:t>80</w:t>
      </w:r>
      <w:r>
        <w:t>], Cohen's d</w:t>
      </w:r>
      <w:r>
        <w:rPr>
          <w:vertAlign w:val="subscript"/>
        </w:rPr>
        <w:t>z</w:t>
      </w:r>
      <w:r>
        <w:t xml:space="preserve"> = 0.</w:t>
      </w:r>
      <w:r w:rsidR="001979E7">
        <w:t>86</w:t>
      </w:r>
      <w:r>
        <w:t>)</w:t>
      </w:r>
      <w:r w:rsidR="003A5BBB">
        <w:t xml:space="preserve"> and</w:t>
      </w:r>
      <w:r>
        <w:t xml:space="preserve"> early responses (M</w:t>
      </w:r>
      <w:r>
        <w:rPr>
          <w:vertAlign w:val="subscript"/>
        </w:rPr>
        <w:t>reach</w:t>
      </w:r>
      <w:r>
        <w:t xml:space="preserve"> = </w:t>
      </w:r>
      <w:r w:rsidR="00B06F06">
        <w:t>23.26</w:t>
      </w:r>
      <w:r>
        <w:t>, SD</w:t>
      </w:r>
      <w:r>
        <w:rPr>
          <w:vertAlign w:val="subscript"/>
        </w:rPr>
        <w:t>reach</w:t>
      </w:r>
      <w:r>
        <w:t xml:space="preserve"> = </w:t>
      </w:r>
      <w:r w:rsidR="00B06F06">
        <w:t>19.79</w:t>
      </w:r>
      <w:r>
        <w:t>, M</w:t>
      </w:r>
      <w:r>
        <w:rPr>
          <w:vertAlign w:val="subscript"/>
        </w:rPr>
        <w:t>keyboard</w:t>
      </w:r>
      <w:r>
        <w:t xml:space="preserve"> = </w:t>
      </w:r>
      <w:r w:rsidR="00466CE8">
        <w:t>0</w:t>
      </w:r>
      <w:r>
        <w:t>, SD</w:t>
      </w:r>
      <w:r>
        <w:rPr>
          <w:vertAlign w:val="subscript"/>
        </w:rPr>
        <w:t>keyboard</w:t>
      </w:r>
      <w:r>
        <w:t xml:space="preserve"> = </w:t>
      </w:r>
      <w:r w:rsidR="00466CE8">
        <w:t>0</w:t>
      </w:r>
      <w:r>
        <w:t>, t</w:t>
      </w:r>
      <w:r w:rsidRPr="001F3AF5">
        <w:rPr>
          <w:rPrChange w:id="850" w:author="Chen Heller" w:date="2022-08-30T13:58:00Z">
            <w:rPr>
              <w:vertAlign w:val="subscript"/>
            </w:rPr>
          </w:rPrChange>
        </w:rPr>
        <w:t>(</w:t>
      </w:r>
      <w:r w:rsidR="008257B9">
        <w:t>29</w:t>
      </w:r>
      <w:r w:rsidRPr="001F3AF5">
        <w:rPr>
          <w:rPrChange w:id="851" w:author="Chen Heller" w:date="2022-08-30T13:58:00Z">
            <w:rPr>
              <w:vertAlign w:val="subscript"/>
            </w:rPr>
          </w:rPrChange>
        </w:rPr>
        <w:t>)</w:t>
      </w:r>
      <w:r>
        <w:t xml:space="preserve"> = </w:t>
      </w:r>
      <w:r w:rsidR="008257B9">
        <w:t>6.43</w:t>
      </w:r>
      <w:r>
        <w:t xml:space="preserve">, p </w:t>
      </w:r>
      <w:r w:rsidR="008257B9">
        <w:t>&lt; 0.001</w:t>
      </w:r>
      <w:r>
        <w:t xml:space="preserve"> , 95% CI [1</w:t>
      </w:r>
      <w:r w:rsidR="00BB5023">
        <w:t>5.87</w:t>
      </w:r>
      <w:r>
        <w:t>, 30</w:t>
      </w:r>
      <w:r w:rsidR="00BB5023">
        <w:t>.65</w:t>
      </w:r>
      <w:r>
        <w:t>], Cohen's d</w:t>
      </w:r>
      <w:r>
        <w:rPr>
          <w:vertAlign w:val="subscript"/>
        </w:rPr>
        <w:t>z</w:t>
      </w:r>
      <w:r>
        <w:t xml:space="preserve"> = 1.1</w:t>
      </w:r>
      <w:r w:rsidR="00BB5023">
        <w:t>7</w:t>
      </w:r>
      <w:r>
        <w:t xml:space="preserve">) </w:t>
      </w:r>
      <w:r w:rsidR="003A5BBB">
        <w:t>b</w:t>
      </w:r>
      <w:r>
        <w:t xml:space="preserve">ut not for incorrect answers </w:t>
      </w:r>
      <w:r w:rsidR="00531D8F">
        <w:t xml:space="preserve">which were less common in the reaching task </w:t>
      </w:r>
      <w:r>
        <w:t>(M</w:t>
      </w:r>
      <w:r>
        <w:rPr>
          <w:vertAlign w:val="subscript"/>
        </w:rPr>
        <w:t>reach</w:t>
      </w:r>
      <w:r>
        <w:t xml:space="preserve"> = </w:t>
      </w:r>
      <w:r w:rsidR="007471EE">
        <w:t>21.90</w:t>
      </w:r>
      <w:r>
        <w:t>, SD</w:t>
      </w:r>
      <w:r>
        <w:rPr>
          <w:vertAlign w:val="subscript"/>
        </w:rPr>
        <w:t>reach</w:t>
      </w:r>
      <w:r>
        <w:t xml:space="preserve"> = </w:t>
      </w:r>
      <w:r w:rsidR="007471EE">
        <w:t>12.33</w:t>
      </w:r>
      <w:r>
        <w:t>, M</w:t>
      </w:r>
      <w:r>
        <w:rPr>
          <w:vertAlign w:val="subscript"/>
        </w:rPr>
        <w:t>keyboard</w:t>
      </w:r>
      <w:r>
        <w:t xml:space="preserve"> = 3</w:t>
      </w:r>
      <w:r w:rsidR="007471EE">
        <w:t>6.13</w:t>
      </w:r>
      <w:r>
        <w:t>, SD</w:t>
      </w:r>
      <w:r>
        <w:rPr>
          <w:vertAlign w:val="subscript"/>
        </w:rPr>
        <w:t>keyboard</w:t>
      </w:r>
      <w:r>
        <w:t xml:space="preserve"> = </w:t>
      </w:r>
      <w:r w:rsidR="007471EE">
        <w:t>15.29</w:t>
      </w:r>
      <w:r>
        <w:t>, t</w:t>
      </w:r>
      <w:r w:rsidRPr="001F3AF5">
        <w:rPr>
          <w:rPrChange w:id="852" w:author="Chen Heller" w:date="2022-08-30T13:58:00Z">
            <w:rPr>
              <w:vertAlign w:val="subscript"/>
            </w:rPr>
          </w:rPrChange>
        </w:rPr>
        <w:t>(</w:t>
      </w:r>
      <w:r w:rsidR="007471EE">
        <w:t>29</w:t>
      </w:r>
      <w:r w:rsidRPr="001F3AF5">
        <w:rPr>
          <w:rPrChange w:id="853" w:author="Chen Heller" w:date="2022-08-30T13:58:00Z">
            <w:rPr>
              <w:vertAlign w:val="subscript"/>
            </w:rPr>
          </w:rPrChange>
        </w:rPr>
        <w:t>)</w:t>
      </w:r>
      <w:r>
        <w:t xml:space="preserve"> = -</w:t>
      </w:r>
      <w:r w:rsidR="007471EE">
        <w:t>6.31</w:t>
      </w:r>
      <w:r>
        <w:t xml:space="preserve">, p </w:t>
      </w:r>
      <w:r w:rsidR="007471EE">
        <w:t>&lt; 0.001</w:t>
      </w:r>
      <w:r>
        <w:t>, 95% CI [-1</w:t>
      </w:r>
      <w:r w:rsidR="007471EE">
        <w:t>8</w:t>
      </w:r>
      <w:r>
        <w:t>.</w:t>
      </w:r>
      <w:r w:rsidR="007471EE">
        <w:t>84</w:t>
      </w:r>
      <w:r>
        <w:t>, -</w:t>
      </w:r>
      <w:r w:rsidR="007471EE">
        <w:t>9</w:t>
      </w:r>
      <w:r>
        <w:t>.</w:t>
      </w:r>
      <w:r w:rsidR="007471EE">
        <w:t>62</w:t>
      </w:r>
      <w:r>
        <w:t>], Cohen's d</w:t>
      </w:r>
      <w:r>
        <w:rPr>
          <w:vertAlign w:val="subscript"/>
        </w:rPr>
        <w:t>z</w:t>
      </w:r>
      <w:r>
        <w:t xml:space="preserve"> = -</w:t>
      </w:r>
      <w:r w:rsidR="00521B41">
        <w:t>1.15</w:t>
      </w:r>
      <w:r>
        <w:t>).</w:t>
      </w:r>
      <w:commentRangeEnd w:id="845"/>
      <w:r w:rsidR="00D5192F">
        <w:rPr>
          <w:rStyle w:val="CommentReference"/>
        </w:rPr>
        <w:commentReference w:id="845"/>
      </w:r>
    </w:p>
    <w:p w14:paraId="53CA5193" w14:textId="43D6BC32" w:rsidR="002436A8" w:rsidRDefault="002436A8" w:rsidP="002436A8">
      <w:pPr>
        <w:pStyle w:val="Caption"/>
        <w:pPrChange w:id="854" w:author="Chen Heller" w:date="2022-09-14T17:06:00Z">
          <w:pPr>
            <w:ind w:firstLine="0"/>
          </w:pPr>
        </w:pPrChange>
      </w:pPr>
      <w:bookmarkStart w:id="855" w:name="_Ref114068072"/>
      <w:ins w:id="856" w:author="Chen Heller" w:date="2022-09-14T17:06:00Z">
        <w:r>
          <w:t xml:space="preserve">Table </w:t>
        </w:r>
        <w:r>
          <w:fldChar w:fldCharType="begin"/>
        </w:r>
        <w:r>
          <w:instrText xml:space="preserve"> SEQ Table \* ARABIC </w:instrText>
        </w:r>
      </w:ins>
      <w:r>
        <w:fldChar w:fldCharType="separate"/>
      </w:r>
      <w:ins w:id="857" w:author="Chen Heller" w:date="2022-09-14T17:06:00Z">
        <w:r>
          <w:rPr>
            <w:noProof/>
          </w:rPr>
          <w:t>4</w:t>
        </w:r>
        <w:r>
          <w:fldChar w:fldCharType="end"/>
        </w:r>
        <w:bookmarkEnd w:id="855"/>
        <w:r>
          <w:t>.</w:t>
        </w:r>
        <w:r>
          <w:t xml:space="preserve"> Results of Experiment 4</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127"/>
        <w:gridCol w:w="1701"/>
        <w:gridCol w:w="1701"/>
        <w:gridCol w:w="708"/>
        <w:gridCol w:w="1134"/>
        <w:gridCol w:w="1701"/>
        <w:gridCol w:w="709"/>
        <w:tblGridChange w:id="858">
          <w:tblGrid>
            <w:gridCol w:w="142"/>
            <w:gridCol w:w="142"/>
            <w:gridCol w:w="2127"/>
            <w:gridCol w:w="1701"/>
            <w:gridCol w:w="1701"/>
            <w:gridCol w:w="708"/>
            <w:gridCol w:w="1134"/>
            <w:gridCol w:w="1701"/>
            <w:gridCol w:w="709"/>
          </w:tblGrid>
        </w:tblGridChange>
      </w:tblGrid>
      <w:tr w:rsidR="00327055" w14:paraId="010F9CD6" w14:textId="77777777" w:rsidTr="00EA2CED">
        <w:trPr>
          <w:trHeight w:val="510"/>
          <w:ins w:id="859" w:author="Chen Heller" w:date="2022-09-14T21:59:00Z"/>
        </w:trPr>
        <w:tc>
          <w:tcPr>
            <w:tcW w:w="284" w:type="dxa"/>
          </w:tcPr>
          <w:p w14:paraId="140CFCFF" w14:textId="77777777" w:rsidR="00327055" w:rsidRDefault="00327055" w:rsidP="00EA2CED">
            <w:pPr>
              <w:ind w:firstLine="0"/>
              <w:rPr>
                <w:ins w:id="860" w:author="Chen Heller" w:date="2022-09-14T21:59:00Z"/>
              </w:rPr>
            </w:pPr>
          </w:p>
        </w:tc>
        <w:tc>
          <w:tcPr>
            <w:tcW w:w="2127" w:type="dxa"/>
          </w:tcPr>
          <w:p w14:paraId="51526E05" w14:textId="77777777" w:rsidR="00327055" w:rsidRDefault="00327055" w:rsidP="00EA2CED">
            <w:pPr>
              <w:ind w:firstLine="0"/>
              <w:rPr>
                <w:ins w:id="861" w:author="Chen Heller" w:date="2022-09-14T21:59:00Z"/>
              </w:rPr>
            </w:pPr>
          </w:p>
        </w:tc>
        <w:tc>
          <w:tcPr>
            <w:tcW w:w="1701" w:type="dxa"/>
            <w:tcBorders>
              <w:bottom w:val="single" w:sz="12" w:space="0" w:color="auto"/>
            </w:tcBorders>
          </w:tcPr>
          <w:p w14:paraId="6253962C" w14:textId="77777777" w:rsidR="00327055" w:rsidRPr="00EA2CED" w:rsidRDefault="00327055" w:rsidP="00EA2CED">
            <w:pPr>
              <w:ind w:firstLine="0"/>
              <w:jc w:val="center"/>
              <w:rPr>
                <w:ins w:id="862" w:author="Chen Heller" w:date="2022-09-14T21:59:00Z"/>
                <w:b/>
                <w:bCs/>
              </w:rPr>
            </w:pPr>
            <w:ins w:id="863" w:author="Chen Heller" w:date="2022-09-14T21:59:00Z">
              <w:r w:rsidRPr="00EA2CED">
                <w:rPr>
                  <w:b/>
                  <w:bCs/>
                </w:rPr>
                <w:t>Congruent</w:t>
              </w:r>
            </w:ins>
          </w:p>
        </w:tc>
        <w:tc>
          <w:tcPr>
            <w:tcW w:w="1701" w:type="dxa"/>
            <w:tcBorders>
              <w:bottom w:val="single" w:sz="12" w:space="0" w:color="auto"/>
            </w:tcBorders>
          </w:tcPr>
          <w:p w14:paraId="3BB50674" w14:textId="77777777" w:rsidR="00327055" w:rsidRPr="00EA2CED" w:rsidRDefault="00327055" w:rsidP="00EA2CED">
            <w:pPr>
              <w:ind w:firstLine="0"/>
              <w:rPr>
                <w:ins w:id="864" w:author="Chen Heller" w:date="2022-09-14T21:59:00Z"/>
                <w:b/>
                <w:bCs/>
              </w:rPr>
            </w:pPr>
            <w:ins w:id="865" w:author="Chen Heller" w:date="2022-09-14T21:59:00Z">
              <w:r w:rsidRPr="00EA2CED">
                <w:rPr>
                  <w:b/>
                  <w:bCs/>
                </w:rPr>
                <w:t>Incongruent</w:t>
              </w:r>
            </w:ins>
          </w:p>
        </w:tc>
        <w:tc>
          <w:tcPr>
            <w:tcW w:w="708" w:type="dxa"/>
          </w:tcPr>
          <w:p w14:paraId="2AC55C45" w14:textId="77777777" w:rsidR="00327055" w:rsidRPr="00EA2CED" w:rsidRDefault="00327055" w:rsidP="00EA2CED">
            <w:pPr>
              <w:ind w:firstLine="0"/>
              <w:jc w:val="center"/>
              <w:rPr>
                <w:ins w:id="866" w:author="Chen Heller" w:date="2022-09-14T21:59:00Z"/>
                <w:b/>
                <w:bCs/>
              </w:rPr>
            </w:pPr>
          </w:p>
        </w:tc>
        <w:tc>
          <w:tcPr>
            <w:tcW w:w="1134" w:type="dxa"/>
          </w:tcPr>
          <w:p w14:paraId="70718B85" w14:textId="77777777" w:rsidR="00327055" w:rsidRPr="00EA2CED" w:rsidRDefault="00327055" w:rsidP="00EA2CED">
            <w:pPr>
              <w:ind w:firstLine="0"/>
              <w:jc w:val="center"/>
              <w:rPr>
                <w:ins w:id="867" w:author="Chen Heller" w:date="2022-09-14T21:59:00Z"/>
                <w:b/>
                <w:bCs/>
              </w:rPr>
            </w:pPr>
          </w:p>
        </w:tc>
        <w:tc>
          <w:tcPr>
            <w:tcW w:w="1701" w:type="dxa"/>
          </w:tcPr>
          <w:p w14:paraId="4F025FF5" w14:textId="77777777" w:rsidR="00327055" w:rsidRDefault="00327055" w:rsidP="00EA2CED">
            <w:pPr>
              <w:ind w:firstLine="0"/>
              <w:rPr>
                <w:ins w:id="868" w:author="Chen Heller" w:date="2022-09-14T21:59:00Z"/>
              </w:rPr>
            </w:pPr>
          </w:p>
        </w:tc>
        <w:tc>
          <w:tcPr>
            <w:tcW w:w="709" w:type="dxa"/>
          </w:tcPr>
          <w:p w14:paraId="2928108C" w14:textId="77777777" w:rsidR="00327055" w:rsidRDefault="00327055" w:rsidP="00EA2CED">
            <w:pPr>
              <w:ind w:firstLine="0"/>
              <w:rPr>
                <w:ins w:id="869" w:author="Chen Heller" w:date="2022-09-14T21:59:00Z"/>
              </w:rPr>
            </w:pPr>
          </w:p>
        </w:tc>
      </w:tr>
      <w:tr w:rsidR="00327055" w14:paraId="3A036BAF" w14:textId="77777777" w:rsidTr="00EA2CED">
        <w:trPr>
          <w:trHeight w:val="254"/>
          <w:ins w:id="870" w:author="Chen Heller" w:date="2022-09-14T21:59:00Z"/>
        </w:trPr>
        <w:tc>
          <w:tcPr>
            <w:tcW w:w="284" w:type="dxa"/>
            <w:tcBorders>
              <w:bottom w:val="single" w:sz="12" w:space="0" w:color="auto"/>
            </w:tcBorders>
          </w:tcPr>
          <w:p w14:paraId="4F006647" w14:textId="77777777" w:rsidR="00327055" w:rsidRPr="00EA2CED" w:rsidRDefault="00327055" w:rsidP="00EA2CED">
            <w:pPr>
              <w:ind w:firstLine="0"/>
              <w:rPr>
                <w:ins w:id="871" w:author="Chen Heller" w:date="2022-09-14T21:59:00Z"/>
                <w:b/>
                <w:bCs/>
              </w:rPr>
            </w:pPr>
          </w:p>
        </w:tc>
        <w:tc>
          <w:tcPr>
            <w:tcW w:w="2127" w:type="dxa"/>
            <w:tcBorders>
              <w:bottom w:val="single" w:sz="12" w:space="0" w:color="auto"/>
            </w:tcBorders>
          </w:tcPr>
          <w:p w14:paraId="5D6095E6" w14:textId="77777777" w:rsidR="00327055" w:rsidRPr="00EA2CED" w:rsidRDefault="00327055" w:rsidP="00EA2CED">
            <w:pPr>
              <w:ind w:firstLine="0"/>
              <w:rPr>
                <w:ins w:id="872" w:author="Chen Heller" w:date="2022-09-14T21:59:00Z"/>
                <w:b/>
                <w:bCs/>
              </w:rPr>
            </w:pPr>
          </w:p>
        </w:tc>
        <w:tc>
          <w:tcPr>
            <w:tcW w:w="1701" w:type="dxa"/>
            <w:tcBorders>
              <w:top w:val="single" w:sz="12" w:space="0" w:color="auto"/>
              <w:bottom w:val="single" w:sz="12" w:space="0" w:color="auto"/>
            </w:tcBorders>
          </w:tcPr>
          <w:p w14:paraId="5D637145" w14:textId="77777777" w:rsidR="00327055" w:rsidRPr="00EA2CED" w:rsidRDefault="00327055" w:rsidP="00EA2CED">
            <w:pPr>
              <w:ind w:firstLine="0"/>
              <w:rPr>
                <w:ins w:id="873" w:author="Chen Heller" w:date="2022-09-14T21:59:00Z"/>
                <w:b/>
                <w:bCs/>
              </w:rPr>
            </w:pPr>
            <w:ins w:id="874" w:author="Chen Heller" w:date="2022-09-14T21:59:00Z">
              <w:r>
                <w:rPr>
                  <w:b/>
                  <w:bCs/>
                </w:rPr>
                <w:t>M (SD)</w:t>
              </w:r>
            </w:ins>
          </w:p>
        </w:tc>
        <w:tc>
          <w:tcPr>
            <w:tcW w:w="1701" w:type="dxa"/>
            <w:tcBorders>
              <w:top w:val="single" w:sz="12" w:space="0" w:color="auto"/>
              <w:bottom w:val="single" w:sz="12" w:space="0" w:color="auto"/>
            </w:tcBorders>
          </w:tcPr>
          <w:p w14:paraId="4AFD404E" w14:textId="77777777" w:rsidR="00327055" w:rsidRPr="00EA2CED" w:rsidRDefault="00327055" w:rsidP="00EA2CED">
            <w:pPr>
              <w:ind w:firstLine="0"/>
              <w:rPr>
                <w:ins w:id="875" w:author="Chen Heller" w:date="2022-09-14T21:59:00Z"/>
                <w:b/>
                <w:bCs/>
              </w:rPr>
            </w:pPr>
            <w:ins w:id="876" w:author="Chen Heller" w:date="2022-09-14T21:59:00Z">
              <w:r>
                <w:rPr>
                  <w:b/>
                  <w:bCs/>
                </w:rPr>
                <w:t>M (SD)</w:t>
              </w:r>
            </w:ins>
          </w:p>
        </w:tc>
        <w:tc>
          <w:tcPr>
            <w:tcW w:w="708" w:type="dxa"/>
            <w:tcBorders>
              <w:bottom w:val="single" w:sz="12" w:space="0" w:color="auto"/>
            </w:tcBorders>
          </w:tcPr>
          <w:p w14:paraId="7098BAD0" w14:textId="77777777" w:rsidR="00327055" w:rsidRPr="00EA2CED" w:rsidRDefault="00327055" w:rsidP="00EA2CED">
            <w:pPr>
              <w:ind w:firstLine="0"/>
              <w:rPr>
                <w:ins w:id="877" w:author="Chen Heller" w:date="2022-09-14T21:59:00Z"/>
                <w:b/>
                <w:bCs/>
              </w:rPr>
            </w:pPr>
            <w:ins w:id="878" w:author="Chen Heller" w:date="2022-09-14T21:59:00Z">
              <w:r>
                <w:rPr>
                  <w:b/>
                  <w:bCs/>
                </w:rPr>
                <w:t>t(29)</w:t>
              </w:r>
            </w:ins>
          </w:p>
        </w:tc>
        <w:tc>
          <w:tcPr>
            <w:tcW w:w="1134" w:type="dxa"/>
            <w:tcBorders>
              <w:bottom w:val="single" w:sz="12" w:space="0" w:color="auto"/>
            </w:tcBorders>
          </w:tcPr>
          <w:p w14:paraId="2E43AC88" w14:textId="77777777" w:rsidR="00327055" w:rsidRPr="00EA2CED" w:rsidRDefault="00327055" w:rsidP="00EA2CED">
            <w:pPr>
              <w:ind w:firstLine="0"/>
              <w:rPr>
                <w:ins w:id="879" w:author="Chen Heller" w:date="2022-09-14T21:59:00Z"/>
                <w:b/>
                <w:bCs/>
              </w:rPr>
            </w:pPr>
            <w:ins w:id="880" w:author="Chen Heller" w:date="2022-09-14T21:59:00Z">
              <w:r>
                <w:rPr>
                  <w:b/>
                  <w:bCs/>
                </w:rPr>
                <w:t>p</w:t>
              </w:r>
            </w:ins>
          </w:p>
        </w:tc>
        <w:tc>
          <w:tcPr>
            <w:tcW w:w="1701" w:type="dxa"/>
            <w:tcBorders>
              <w:bottom w:val="single" w:sz="12" w:space="0" w:color="auto"/>
            </w:tcBorders>
          </w:tcPr>
          <w:p w14:paraId="753EB7B1" w14:textId="77777777" w:rsidR="00327055" w:rsidRPr="00EA2CED" w:rsidRDefault="00327055" w:rsidP="00EA2CED">
            <w:pPr>
              <w:ind w:firstLine="0"/>
              <w:rPr>
                <w:ins w:id="881" w:author="Chen Heller" w:date="2022-09-14T21:59:00Z"/>
                <w:b/>
                <w:bCs/>
              </w:rPr>
            </w:pPr>
            <w:ins w:id="882" w:author="Chen Heller" w:date="2022-09-14T21:59:00Z">
              <w:r>
                <w:rPr>
                  <w:b/>
                  <w:bCs/>
                </w:rPr>
                <w:t>CI</w:t>
              </w:r>
            </w:ins>
          </w:p>
        </w:tc>
        <w:tc>
          <w:tcPr>
            <w:tcW w:w="709" w:type="dxa"/>
            <w:tcBorders>
              <w:bottom w:val="single" w:sz="12" w:space="0" w:color="auto"/>
            </w:tcBorders>
          </w:tcPr>
          <w:p w14:paraId="0219FCC9" w14:textId="77777777" w:rsidR="00327055" w:rsidRPr="00EA2CED" w:rsidRDefault="00327055" w:rsidP="00EA2CED">
            <w:pPr>
              <w:ind w:firstLine="0"/>
              <w:rPr>
                <w:ins w:id="883" w:author="Chen Heller" w:date="2022-09-14T21:59:00Z"/>
                <w:b/>
                <w:bCs/>
              </w:rPr>
            </w:pPr>
            <w:ins w:id="884" w:author="Chen Heller" w:date="2022-09-14T21:59:00Z">
              <w:r>
                <w:rPr>
                  <w:b/>
                  <w:bCs/>
                </w:rPr>
                <w:t>d</w:t>
              </w:r>
            </w:ins>
          </w:p>
        </w:tc>
      </w:tr>
      <w:tr w:rsidR="00327055" w14:paraId="2B67655A" w14:textId="77777777" w:rsidTr="00EA2CED">
        <w:trPr>
          <w:trHeight w:val="313"/>
          <w:ins w:id="885" w:author="Chen Heller" w:date="2022-09-14T21:59:00Z"/>
        </w:trPr>
        <w:tc>
          <w:tcPr>
            <w:tcW w:w="10065" w:type="dxa"/>
            <w:gridSpan w:val="8"/>
            <w:tcBorders>
              <w:top w:val="single" w:sz="12" w:space="0" w:color="auto"/>
            </w:tcBorders>
          </w:tcPr>
          <w:p w14:paraId="3046E90D" w14:textId="77777777" w:rsidR="00327055" w:rsidRDefault="00327055" w:rsidP="00EA2CED">
            <w:pPr>
              <w:ind w:firstLine="0"/>
              <w:rPr>
                <w:ins w:id="886" w:author="Chen Heller" w:date="2022-09-14T21:59:00Z"/>
              </w:rPr>
            </w:pPr>
            <w:ins w:id="887" w:author="Chen Heller" w:date="2022-09-14T21:59:00Z">
              <w:r>
                <w:rPr>
                  <w:b/>
                  <w:bCs/>
                </w:rPr>
                <w:t>Reaching</w:t>
              </w:r>
            </w:ins>
          </w:p>
        </w:tc>
      </w:tr>
      <w:tr w:rsidR="00327055" w14:paraId="169766B4" w14:textId="77777777" w:rsidTr="00EA2CED">
        <w:trPr>
          <w:trHeight w:val="490"/>
          <w:ins w:id="888" w:author="Chen Heller" w:date="2022-09-14T21:59:00Z"/>
        </w:trPr>
        <w:tc>
          <w:tcPr>
            <w:tcW w:w="284" w:type="dxa"/>
            <w:vMerge w:val="restart"/>
            <w:tcBorders>
              <w:bottom w:val="single" w:sz="12" w:space="0" w:color="auto"/>
            </w:tcBorders>
          </w:tcPr>
          <w:p w14:paraId="38A7E811" w14:textId="77777777" w:rsidR="00327055" w:rsidRPr="00EA2CED" w:rsidRDefault="00327055" w:rsidP="00EA2CED">
            <w:pPr>
              <w:ind w:firstLine="0"/>
              <w:rPr>
                <w:ins w:id="889" w:author="Chen Heller" w:date="2022-09-14T21:59:00Z"/>
                <w:b/>
                <w:bCs/>
              </w:rPr>
            </w:pPr>
          </w:p>
        </w:tc>
        <w:tc>
          <w:tcPr>
            <w:tcW w:w="2127" w:type="dxa"/>
          </w:tcPr>
          <w:p w14:paraId="1C7E9AC3" w14:textId="77777777" w:rsidR="00327055" w:rsidRPr="00EA2CED" w:rsidRDefault="00327055" w:rsidP="00EA2CED">
            <w:pPr>
              <w:ind w:firstLine="0"/>
              <w:rPr>
                <w:ins w:id="890" w:author="Chen Heller" w:date="2022-09-14T21:59:00Z"/>
                <w:b/>
                <w:bCs/>
              </w:rPr>
            </w:pPr>
            <w:ins w:id="891" w:author="Chen Heller" w:date="2022-09-14T21:59:00Z">
              <w:r w:rsidRPr="00EA2CED">
                <w:rPr>
                  <w:b/>
                  <w:bCs/>
                </w:rPr>
                <w:t>Reach area</w:t>
              </w:r>
            </w:ins>
          </w:p>
        </w:tc>
        <w:tc>
          <w:tcPr>
            <w:tcW w:w="1701" w:type="dxa"/>
          </w:tcPr>
          <w:p w14:paraId="4003E25D" w14:textId="77777777" w:rsidR="00327055" w:rsidRDefault="00327055" w:rsidP="00EA2CED">
            <w:pPr>
              <w:ind w:firstLine="0"/>
              <w:rPr>
                <w:ins w:id="892" w:author="Chen Heller" w:date="2022-09-14T21:59:00Z"/>
              </w:rPr>
            </w:pPr>
            <w:ins w:id="893" w:author="Chen Heller" w:date="2022-09-14T21:59:00Z">
              <w:r>
                <w:t>2.09 (0.51)</w:t>
              </w:r>
            </w:ins>
          </w:p>
        </w:tc>
        <w:tc>
          <w:tcPr>
            <w:tcW w:w="1701" w:type="dxa"/>
          </w:tcPr>
          <w:p w14:paraId="700FD41D" w14:textId="77777777" w:rsidR="00327055" w:rsidRDefault="00327055" w:rsidP="00EA2CED">
            <w:pPr>
              <w:ind w:firstLine="0"/>
              <w:rPr>
                <w:ins w:id="894" w:author="Chen Heller" w:date="2022-09-14T21:59:00Z"/>
              </w:rPr>
            </w:pPr>
            <w:ins w:id="895" w:author="Chen Heller" w:date="2022-09-14T21:59:00Z">
              <w:r>
                <w:t>1.74 (0.49)</w:t>
              </w:r>
            </w:ins>
          </w:p>
        </w:tc>
        <w:tc>
          <w:tcPr>
            <w:tcW w:w="708" w:type="dxa"/>
          </w:tcPr>
          <w:p w14:paraId="2A493D92" w14:textId="77777777" w:rsidR="00327055" w:rsidRDefault="00327055" w:rsidP="00EA2CED">
            <w:pPr>
              <w:ind w:firstLine="0"/>
              <w:rPr>
                <w:ins w:id="896" w:author="Chen Heller" w:date="2022-09-14T21:59:00Z"/>
              </w:rPr>
            </w:pPr>
          </w:p>
        </w:tc>
        <w:tc>
          <w:tcPr>
            <w:tcW w:w="1134" w:type="dxa"/>
          </w:tcPr>
          <w:p w14:paraId="56CBC635" w14:textId="77777777" w:rsidR="00327055" w:rsidRDefault="00327055" w:rsidP="00EA2CED">
            <w:pPr>
              <w:ind w:firstLine="0"/>
              <w:rPr>
                <w:ins w:id="897" w:author="Chen Heller" w:date="2022-09-14T21:59:00Z"/>
              </w:rPr>
            </w:pPr>
            <w:ins w:id="898" w:author="Chen Heller" w:date="2022-09-14T21:59:00Z">
              <w:r>
                <w:t>0.001*</w:t>
              </w:r>
            </w:ins>
          </w:p>
        </w:tc>
        <w:tc>
          <w:tcPr>
            <w:tcW w:w="1701" w:type="dxa"/>
          </w:tcPr>
          <w:p w14:paraId="627FB39F" w14:textId="77777777" w:rsidR="00327055" w:rsidRDefault="00327055" w:rsidP="00EA2CED">
            <w:pPr>
              <w:ind w:firstLine="0"/>
              <w:rPr>
                <w:ins w:id="899" w:author="Chen Heller" w:date="2022-09-14T21:59:00Z"/>
              </w:rPr>
            </w:pPr>
            <w:ins w:id="900" w:author="Chen Heller" w:date="2022-09-14T21:59:00Z">
              <w:r>
                <w:t>0.16, 0.52</w:t>
              </w:r>
            </w:ins>
          </w:p>
        </w:tc>
        <w:tc>
          <w:tcPr>
            <w:tcW w:w="709" w:type="dxa"/>
          </w:tcPr>
          <w:p w14:paraId="581AC8D5" w14:textId="77777777" w:rsidR="00327055" w:rsidRDefault="00327055" w:rsidP="00EA2CED">
            <w:pPr>
              <w:ind w:firstLine="0"/>
              <w:rPr>
                <w:ins w:id="901" w:author="Chen Heller" w:date="2022-09-14T21:59:00Z"/>
              </w:rPr>
            </w:pPr>
            <w:ins w:id="902" w:author="Chen Heller" w:date="2022-09-14T21:59:00Z">
              <w:r>
                <w:t>0.69</w:t>
              </w:r>
            </w:ins>
          </w:p>
        </w:tc>
      </w:tr>
      <w:tr w:rsidR="00327055" w14:paraId="4B03AE91" w14:textId="77777777" w:rsidTr="00EA2CED">
        <w:trPr>
          <w:trHeight w:val="490"/>
          <w:ins w:id="903" w:author="Chen Heller" w:date="2022-09-14T21:59:00Z"/>
        </w:trPr>
        <w:tc>
          <w:tcPr>
            <w:tcW w:w="284" w:type="dxa"/>
            <w:vMerge/>
            <w:tcBorders>
              <w:top w:val="single" w:sz="12" w:space="0" w:color="auto"/>
              <w:bottom w:val="single" w:sz="12" w:space="0" w:color="auto"/>
            </w:tcBorders>
          </w:tcPr>
          <w:p w14:paraId="494BBA44" w14:textId="77777777" w:rsidR="00327055" w:rsidRPr="00EA2CED" w:rsidRDefault="00327055" w:rsidP="00EA2CED">
            <w:pPr>
              <w:ind w:firstLine="0"/>
              <w:rPr>
                <w:ins w:id="904" w:author="Chen Heller" w:date="2022-09-14T21:59:00Z"/>
                <w:b/>
                <w:bCs/>
              </w:rPr>
            </w:pPr>
          </w:p>
        </w:tc>
        <w:tc>
          <w:tcPr>
            <w:tcW w:w="2127" w:type="dxa"/>
          </w:tcPr>
          <w:p w14:paraId="7935A95A" w14:textId="77777777" w:rsidR="00327055" w:rsidRPr="00EA2CED" w:rsidRDefault="00327055" w:rsidP="00EA2CED">
            <w:pPr>
              <w:ind w:firstLine="0"/>
              <w:rPr>
                <w:ins w:id="905" w:author="Chen Heller" w:date="2022-09-14T21:59:00Z"/>
                <w:b/>
                <w:bCs/>
              </w:rPr>
            </w:pPr>
            <w:ins w:id="906" w:author="Chen Heller" w:date="2022-09-14T21:59:00Z">
              <w:r w:rsidRPr="00EA2CED">
                <w:rPr>
                  <w:b/>
                  <w:bCs/>
                </w:rPr>
                <w:t>Traveled distance</w:t>
              </w:r>
            </w:ins>
          </w:p>
        </w:tc>
        <w:tc>
          <w:tcPr>
            <w:tcW w:w="1701" w:type="dxa"/>
          </w:tcPr>
          <w:p w14:paraId="1AAEDC0E" w14:textId="77777777" w:rsidR="00327055" w:rsidRDefault="00327055" w:rsidP="00EA2CED">
            <w:pPr>
              <w:ind w:firstLine="0"/>
              <w:rPr>
                <w:ins w:id="907" w:author="Chen Heller" w:date="2022-09-14T21:59:00Z"/>
              </w:rPr>
            </w:pPr>
            <w:ins w:id="908" w:author="Chen Heller" w:date="2022-09-14T21:59:00Z">
              <w:r>
                <w:t>38.20 (1.44)</w:t>
              </w:r>
            </w:ins>
          </w:p>
        </w:tc>
        <w:tc>
          <w:tcPr>
            <w:tcW w:w="1701" w:type="dxa"/>
          </w:tcPr>
          <w:p w14:paraId="413CD064" w14:textId="77777777" w:rsidR="00327055" w:rsidRDefault="00327055" w:rsidP="00EA2CED">
            <w:pPr>
              <w:ind w:firstLine="0"/>
              <w:rPr>
                <w:ins w:id="909" w:author="Chen Heller" w:date="2022-09-14T21:59:00Z"/>
              </w:rPr>
            </w:pPr>
            <w:ins w:id="910" w:author="Chen Heller" w:date="2022-09-14T21:59:00Z">
              <w:r>
                <w:t>39.09 (1.67)</w:t>
              </w:r>
            </w:ins>
          </w:p>
        </w:tc>
        <w:tc>
          <w:tcPr>
            <w:tcW w:w="708" w:type="dxa"/>
          </w:tcPr>
          <w:p w14:paraId="551354DC" w14:textId="77777777" w:rsidR="00327055" w:rsidRDefault="00327055" w:rsidP="00EA2CED">
            <w:pPr>
              <w:ind w:firstLine="0"/>
              <w:rPr>
                <w:ins w:id="911" w:author="Chen Heller" w:date="2022-09-14T21:59:00Z"/>
              </w:rPr>
            </w:pPr>
          </w:p>
        </w:tc>
        <w:tc>
          <w:tcPr>
            <w:tcW w:w="1134" w:type="dxa"/>
          </w:tcPr>
          <w:p w14:paraId="61AB4F2A" w14:textId="77777777" w:rsidR="00327055" w:rsidRDefault="00327055" w:rsidP="00EA2CED">
            <w:pPr>
              <w:ind w:firstLine="0"/>
              <w:rPr>
                <w:ins w:id="912" w:author="Chen Heller" w:date="2022-09-14T21:59:00Z"/>
              </w:rPr>
            </w:pPr>
            <w:ins w:id="913" w:author="Chen Heller" w:date="2022-09-14T21:59:00Z">
              <w:r>
                <w:t>&lt;0.001*</w:t>
              </w:r>
            </w:ins>
          </w:p>
        </w:tc>
        <w:tc>
          <w:tcPr>
            <w:tcW w:w="1701" w:type="dxa"/>
          </w:tcPr>
          <w:p w14:paraId="0408F6E5" w14:textId="77777777" w:rsidR="00327055" w:rsidRDefault="00327055" w:rsidP="00EA2CED">
            <w:pPr>
              <w:ind w:firstLine="0"/>
              <w:rPr>
                <w:ins w:id="914" w:author="Chen Heller" w:date="2022-09-14T21:59:00Z"/>
              </w:rPr>
            </w:pPr>
            <w:ins w:id="915" w:author="Chen Heller" w:date="2022-09-14T21:59:00Z">
              <w:r>
                <w:t>-1.25, -0.56</w:t>
              </w:r>
            </w:ins>
          </w:p>
        </w:tc>
        <w:tc>
          <w:tcPr>
            <w:tcW w:w="709" w:type="dxa"/>
          </w:tcPr>
          <w:p w14:paraId="66F47399" w14:textId="77777777" w:rsidR="00327055" w:rsidRDefault="00327055" w:rsidP="00EA2CED">
            <w:pPr>
              <w:ind w:firstLine="0"/>
              <w:rPr>
                <w:ins w:id="916" w:author="Chen Heller" w:date="2022-09-14T21:59:00Z"/>
              </w:rPr>
            </w:pPr>
            <w:ins w:id="917" w:author="Chen Heller" w:date="2022-09-14T21:59:00Z">
              <w:r>
                <w:t>0.95</w:t>
              </w:r>
            </w:ins>
          </w:p>
        </w:tc>
      </w:tr>
      <w:tr w:rsidR="00327055" w14:paraId="5AF17B24" w14:textId="77777777" w:rsidTr="00EA2CED">
        <w:trPr>
          <w:trHeight w:val="490"/>
          <w:ins w:id="918" w:author="Chen Heller" w:date="2022-09-14T21:59:00Z"/>
        </w:trPr>
        <w:tc>
          <w:tcPr>
            <w:tcW w:w="284" w:type="dxa"/>
            <w:vMerge/>
            <w:tcBorders>
              <w:top w:val="single" w:sz="12" w:space="0" w:color="auto"/>
              <w:bottom w:val="single" w:sz="12" w:space="0" w:color="auto"/>
            </w:tcBorders>
          </w:tcPr>
          <w:p w14:paraId="674CBF6C" w14:textId="77777777" w:rsidR="00327055" w:rsidRPr="00EA2CED" w:rsidRDefault="00327055" w:rsidP="00EA2CED">
            <w:pPr>
              <w:ind w:firstLine="0"/>
              <w:rPr>
                <w:ins w:id="919" w:author="Chen Heller" w:date="2022-09-14T21:59:00Z"/>
                <w:b/>
                <w:bCs/>
              </w:rPr>
            </w:pPr>
          </w:p>
        </w:tc>
        <w:tc>
          <w:tcPr>
            <w:tcW w:w="2127" w:type="dxa"/>
          </w:tcPr>
          <w:p w14:paraId="06588EC5" w14:textId="77777777" w:rsidR="00327055" w:rsidRPr="00EA2CED" w:rsidRDefault="00327055" w:rsidP="00EA2CED">
            <w:pPr>
              <w:ind w:firstLine="0"/>
              <w:rPr>
                <w:ins w:id="920" w:author="Chen Heller" w:date="2022-09-14T21:59:00Z"/>
                <w:b/>
                <w:bCs/>
              </w:rPr>
            </w:pPr>
            <w:ins w:id="921" w:author="Chen Heller" w:date="2022-09-14T21:59:00Z">
              <w:r w:rsidRPr="00EA2CED">
                <w:rPr>
                  <w:b/>
                  <w:bCs/>
                </w:rPr>
                <w:t>Reaction time</w:t>
              </w:r>
            </w:ins>
          </w:p>
        </w:tc>
        <w:tc>
          <w:tcPr>
            <w:tcW w:w="1701" w:type="dxa"/>
          </w:tcPr>
          <w:p w14:paraId="0E69CAB3" w14:textId="77777777" w:rsidR="00327055" w:rsidRDefault="00327055" w:rsidP="00EA2CED">
            <w:pPr>
              <w:ind w:firstLine="0"/>
              <w:rPr>
                <w:ins w:id="922" w:author="Chen Heller" w:date="2022-09-14T21:59:00Z"/>
              </w:rPr>
            </w:pPr>
            <w:ins w:id="923" w:author="Chen Heller" w:date="2022-09-14T21:59:00Z">
              <w:r>
                <w:t>171.29 (22.42)</w:t>
              </w:r>
            </w:ins>
          </w:p>
        </w:tc>
        <w:tc>
          <w:tcPr>
            <w:tcW w:w="1701" w:type="dxa"/>
          </w:tcPr>
          <w:p w14:paraId="0B91F22C" w14:textId="77777777" w:rsidR="00327055" w:rsidRDefault="00327055" w:rsidP="00EA2CED">
            <w:pPr>
              <w:ind w:firstLine="0"/>
              <w:rPr>
                <w:ins w:id="924" w:author="Chen Heller" w:date="2022-09-14T21:59:00Z"/>
              </w:rPr>
            </w:pPr>
            <w:ins w:id="925" w:author="Chen Heller" w:date="2022-09-14T21:59:00Z">
              <w:r>
                <w:t>173.06 (23.95)</w:t>
              </w:r>
            </w:ins>
          </w:p>
        </w:tc>
        <w:tc>
          <w:tcPr>
            <w:tcW w:w="708" w:type="dxa"/>
          </w:tcPr>
          <w:p w14:paraId="79043DD9" w14:textId="77777777" w:rsidR="00327055" w:rsidRDefault="00327055" w:rsidP="00EA2CED">
            <w:pPr>
              <w:ind w:firstLine="0"/>
              <w:rPr>
                <w:ins w:id="926" w:author="Chen Heller" w:date="2022-09-14T21:59:00Z"/>
              </w:rPr>
            </w:pPr>
            <w:ins w:id="927" w:author="Chen Heller" w:date="2022-09-14T21:59:00Z">
              <w:r>
                <w:t>1.01</w:t>
              </w:r>
            </w:ins>
          </w:p>
        </w:tc>
        <w:tc>
          <w:tcPr>
            <w:tcW w:w="1134" w:type="dxa"/>
          </w:tcPr>
          <w:p w14:paraId="32C5B30E" w14:textId="77777777" w:rsidR="00327055" w:rsidRDefault="00327055" w:rsidP="00EA2CED">
            <w:pPr>
              <w:ind w:firstLine="0"/>
              <w:rPr>
                <w:ins w:id="928" w:author="Chen Heller" w:date="2022-09-14T21:59:00Z"/>
              </w:rPr>
            </w:pPr>
            <w:ins w:id="929" w:author="Chen Heller" w:date="2022-09-14T21:59:00Z">
              <w:r>
                <w:t>0.318</w:t>
              </w:r>
            </w:ins>
          </w:p>
        </w:tc>
        <w:tc>
          <w:tcPr>
            <w:tcW w:w="1701" w:type="dxa"/>
          </w:tcPr>
          <w:p w14:paraId="6572F86D" w14:textId="77777777" w:rsidR="00327055" w:rsidRDefault="00327055" w:rsidP="00EA2CED">
            <w:pPr>
              <w:ind w:firstLine="0"/>
              <w:rPr>
                <w:ins w:id="930" w:author="Chen Heller" w:date="2022-09-14T21:59:00Z"/>
              </w:rPr>
            </w:pPr>
            <w:ins w:id="931" w:author="Chen Heller" w:date="2022-09-14T21:59:00Z">
              <w:r>
                <w:t>-5.31, 1.79</w:t>
              </w:r>
            </w:ins>
          </w:p>
        </w:tc>
        <w:tc>
          <w:tcPr>
            <w:tcW w:w="709" w:type="dxa"/>
          </w:tcPr>
          <w:p w14:paraId="06B14D5C" w14:textId="77777777" w:rsidR="00327055" w:rsidRDefault="00327055" w:rsidP="00EA2CED">
            <w:pPr>
              <w:ind w:firstLine="0"/>
              <w:rPr>
                <w:ins w:id="932" w:author="Chen Heller" w:date="2022-09-14T21:59:00Z"/>
              </w:rPr>
            </w:pPr>
            <w:ins w:id="933" w:author="Chen Heller" w:date="2022-09-14T21:59:00Z">
              <w:r>
                <w:t>0.19</w:t>
              </w:r>
            </w:ins>
          </w:p>
        </w:tc>
      </w:tr>
      <w:tr w:rsidR="00327055" w14:paraId="7098FF48" w14:textId="77777777" w:rsidTr="00EA2CED">
        <w:trPr>
          <w:trHeight w:val="490"/>
          <w:ins w:id="934" w:author="Chen Heller" w:date="2022-09-14T21:59:00Z"/>
        </w:trPr>
        <w:tc>
          <w:tcPr>
            <w:tcW w:w="284" w:type="dxa"/>
            <w:vMerge/>
            <w:tcBorders>
              <w:top w:val="single" w:sz="12" w:space="0" w:color="auto"/>
              <w:bottom w:val="single" w:sz="12" w:space="0" w:color="auto"/>
            </w:tcBorders>
          </w:tcPr>
          <w:p w14:paraId="7D0E012C" w14:textId="77777777" w:rsidR="00327055" w:rsidRPr="00EA2CED" w:rsidRDefault="00327055" w:rsidP="00EA2CED">
            <w:pPr>
              <w:ind w:firstLine="0"/>
              <w:rPr>
                <w:ins w:id="935" w:author="Chen Heller" w:date="2022-09-14T21:59:00Z"/>
                <w:b/>
                <w:bCs/>
              </w:rPr>
            </w:pPr>
          </w:p>
        </w:tc>
        <w:tc>
          <w:tcPr>
            <w:tcW w:w="2127" w:type="dxa"/>
          </w:tcPr>
          <w:p w14:paraId="1D4FE0CF" w14:textId="77777777" w:rsidR="00327055" w:rsidRPr="00EA2CED" w:rsidRDefault="00327055" w:rsidP="00EA2CED">
            <w:pPr>
              <w:ind w:firstLine="0"/>
              <w:rPr>
                <w:ins w:id="936" w:author="Chen Heller" w:date="2022-09-14T21:59:00Z"/>
                <w:b/>
                <w:bCs/>
              </w:rPr>
            </w:pPr>
            <w:ins w:id="937" w:author="Chen Heller" w:date="2022-09-14T21:59:00Z">
              <w:r w:rsidRPr="00EA2CED">
                <w:rPr>
                  <w:b/>
                  <w:bCs/>
                </w:rPr>
                <w:t>Movement time</w:t>
              </w:r>
            </w:ins>
          </w:p>
        </w:tc>
        <w:tc>
          <w:tcPr>
            <w:tcW w:w="1701" w:type="dxa"/>
          </w:tcPr>
          <w:p w14:paraId="1C70275D" w14:textId="77777777" w:rsidR="00327055" w:rsidRDefault="00327055" w:rsidP="00EA2CED">
            <w:pPr>
              <w:ind w:firstLine="0"/>
              <w:rPr>
                <w:ins w:id="938" w:author="Chen Heller" w:date="2022-09-14T21:59:00Z"/>
              </w:rPr>
            </w:pPr>
            <w:ins w:id="939" w:author="Chen Heller" w:date="2022-09-14T21:59:00Z">
              <w:r>
                <w:t>415.88 (29.76)</w:t>
              </w:r>
            </w:ins>
          </w:p>
        </w:tc>
        <w:tc>
          <w:tcPr>
            <w:tcW w:w="1701" w:type="dxa"/>
          </w:tcPr>
          <w:p w14:paraId="15A2DD2D" w14:textId="77777777" w:rsidR="00327055" w:rsidRDefault="00327055" w:rsidP="00EA2CED">
            <w:pPr>
              <w:ind w:firstLine="0"/>
              <w:rPr>
                <w:ins w:id="940" w:author="Chen Heller" w:date="2022-09-14T21:59:00Z"/>
              </w:rPr>
            </w:pPr>
            <w:ins w:id="941" w:author="Chen Heller" w:date="2022-09-14T21:59:00Z">
              <w:r>
                <w:t>429 (28.32)</w:t>
              </w:r>
            </w:ins>
          </w:p>
        </w:tc>
        <w:tc>
          <w:tcPr>
            <w:tcW w:w="708" w:type="dxa"/>
          </w:tcPr>
          <w:p w14:paraId="240BB847" w14:textId="77777777" w:rsidR="00327055" w:rsidRDefault="00327055" w:rsidP="00EA2CED">
            <w:pPr>
              <w:ind w:firstLine="0"/>
              <w:rPr>
                <w:ins w:id="942" w:author="Chen Heller" w:date="2022-09-14T21:59:00Z"/>
              </w:rPr>
            </w:pPr>
            <w:ins w:id="943" w:author="Chen Heller" w:date="2022-09-14T21:59:00Z">
              <w:r>
                <w:t>6.40</w:t>
              </w:r>
            </w:ins>
          </w:p>
        </w:tc>
        <w:tc>
          <w:tcPr>
            <w:tcW w:w="1134" w:type="dxa"/>
          </w:tcPr>
          <w:p w14:paraId="70A946B8" w14:textId="77777777" w:rsidR="00327055" w:rsidRDefault="00327055" w:rsidP="00EA2CED">
            <w:pPr>
              <w:ind w:firstLine="0"/>
              <w:rPr>
                <w:ins w:id="944" w:author="Chen Heller" w:date="2022-09-14T21:59:00Z"/>
              </w:rPr>
            </w:pPr>
            <w:ins w:id="945" w:author="Chen Heller" w:date="2022-09-14T21:59:00Z">
              <w:r>
                <w:t>&lt;0.001*</w:t>
              </w:r>
            </w:ins>
          </w:p>
        </w:tc>
        <w:tc>
          <w:tcPr>
            <w:tcW w:w="1701" w:type="dxa"/>
          </w:tcPr>
          <w:p w14:paraId="290AF343" w14:textId="77777777" w:rsidR="00327055" w:rsidRDefault="00327055" w:rsidP="00EA2CED">
            <w:pPr>
              <w:ind w:firstLine="0"/>
              <w:rPr>
                <w:ins w:id="946" w:author="Chen Heller" w:date="2022-09-14T21:59:00Z"/>
              </w:rPr>
            </w:pPr>
            <w:ins w:id="947" w:author="Chen Heller" w:date="2022-09-14T21:59:00Z">
              <w:r>
                <w:t>-17.32, -8.93</w:t>
              </w:r>
            </w:ins>
          </w:p>
        </w:tc>
        <w:tc>
          <w:tcPr>
            <w:tcW w:w="709" w:type="dxa"/>
          </w:tcPr>
          <w:p w14:paraId="242312E7" w14:textId="77777777" w:rsidR="00327055" w:rsidRDefault="00327055" w:rsidP="00EA2CED">
            <w:pPr>
              <w:ind w:firstLine="0"/>
              <w:rPr>
                <w:ins w:id="948" w:author="Chen Heller" w:date="2022-09-14T21:59:00Z"/>
              </w:rPr>
            </w:pPr>
            <w:ins w:id="949" w:author="Chen Heller" w:date="2022-09-14T21:59:00Z">
              <w:r>
                <w:t>1.17</w:t>
              </w:r>
            </w:ins>
          </w:p>
        </w:tc>
      </w:tr>
      <w:tr w:rsidR="00327055" w14:paraId="4B08520B" w14:textId="77777777" w:rsidTr="00EA2CED">
        <w:trPr>
          <w:trHeight w:val="490"/>
          <w:ins w:id="950" w:author="Chen Heller" w:date="2022-09-14T21:59:00Z"/>
        </w:trPr>
        <w:tc>
          <w:tcPr>
            <w:tcW w:w="284" w:type="dxa"/>
            <w:vMerge/>
            <w:tcBorders>
              <w:top w:val="single" w:sz="12" w:space="0" w:color="auto"/>
              <w:bottom w:val="single" w:sz="12" w:space="0" w:color="auto"/>
            </w:tcBorders>
          </w:tcPr>
          <w:p w14:paraId="3886656B" w14:textId="77777777" w:rsidR="00327055" w:rsidRPr="00EA2CED" w:rsidRDefault="00327055" w:rsidP="00EA2CED">
            <w:pPr>
              <w:ind w:firstLine="0"/>
              <w:rPr>
                <w:ins w:id="951" w:author="Chen Heller" w:date="2022-09-14T21:59:00Z"/>
                <w:b/>
                <w:bCs/>
              </w:rPr>
            </w:pPr>
          </w:p>
        </w:tc>
        <w:tc>
          <w:tcPr>
            <w:tcW w:w="2127" w:type="dxa"/>
            <w:tcBorders>
              <w:bottom w:val="single" w:sz="12" w:space="0" w:color="auto"/>
            </w:tcBorders>
          </w:tcPr>
          <w:p w14:paraId="16ED81E1" w14:textId="77777777" w:rsidR="00327055" w:rsidRPr="00EA2CED" w:rsidRDefault="00327055" w:rsidP="00EA2CED">
            <w:pPr>
              <w:ind w:firstLine="0"/>
              <w:rPr>
                <w:ins w:id="952" w:author="Chen Heller" w:date="2022-09-14T21:59:00Z"/>
                <w:b/>
                <w:bCs/>
              </w:rPr>
            </w:pPr>
            <w:ins w:id="953" w:author="Chen Heller" w:date="2022-09-14T21:59:00Z">
              <w:r w:rsidRPr="00EA2CED">
                <w:rPr>
                  <w:b/>
                  <w:bCs/>
                </w:rPr>
                <w:t>COM</w:t>
              </w:r>
            </w:ins>
          </w:p>
        </w:tc>
        <w:tc>
          <w:tcPr>
            <w:tcW w:w="1701" w:type="dxa"/>
            <w:tcBorders>
              <w:bottom w:val="single" w:sz="12" w:space="0" w:color="auto"/>
            </w:tcBorders>
          </w:tcPr>
          <w:p w14:paraId="309C5D92" w14:textId="77777777" w:rsidR="00327055" w:rsidRDefault="00327055" w:rsidP="00EA2CED">
            <w:pPr>
              <w:ind w:firstLine="0"/>
              <w:rPr>
                <w:ins w:id="954" w:author="Chen Heller" w:date="2022-09-14T21:59:00Z"/>
              </w:rPr>
            </w:pPr>
            <w:ins w:id="955" w:author="Chen Heller" w:date="2022-09-14T21:59:00Z">
              <w:r>
                <w:t>0.24 (0.12)</w:t>
              </w:r>
            </w:ins>
          </w:p>
        </w:tc>
        <w:tc>
          <w:tcPr>
            <w:tcW w:w="1701" w:type="dxa"/>
            <w:tcBorders>
              <w:bottom w:val="single" w:sz="12" w:space="0" w:color="auto"/>
            </w:tcBorders>
          </w:tcPr>
          <w:p w14:paraId="79BE72CB" w14:textId="77777777" w:rsidR="00327055" w:rsidRDefault="00327055" w:rsidP="00EA2CED">
            <w:pPr>
              <w:ind w:firstLine="0"/>
              <w:rPr>
                <w:ins w:id="956" w:author="Chen Heller" w:date="2022-09-14T21:59:00Z"/>
              </w:rPr>
            </w:pPr>
            <w:ins w:id="957" w:author="Chen Heller" w:date="2022-09-14T21:59:00Z">
              <w:r>
                <w:t>0.22 (0.11)</w:t>
              </w:r>
            </w:ins>
          </w:p>
        </w:tc>
        <w:tc>
          <w:tcPr>
            <w:tcW w:w="708" w:type="dxa"/>
            <w:tcBorders>
              <w:bottom w:val="single" w:sz="12" w:space="0" w:color="auto"/>
            </w:tcBorders>
          </w:tcPr>
          <w:p w14:paraId="1A46BDE6" w14:textId="77777777" w:rsidR="00327055" w:rsidRDefault="00327055" w:rsidP="00EA2CED">
            <w:pPr>
              <w:ind w:firstLine="0"/>
              <w:rPr>
                <w:ins w:id="958" w:author="Chen Heller" w:date="2022-09-14T21:59:00Z"/>
              </w:rPr>
            </w:pPr>
            <w:ins w:id="959" w:author="Chen Heller" w:date="2022-09-14T21:59:00Z">
              <w:r>
                <w:t>1.06</w:t>
              </w:r>
            </w:ins>
          </w:p>
        </w:tc>
        <w:tc>
          <w:tcPr>
            <w:tcW w:w="1134" w:type="dxa"/>
            <w:tcBorders>
              <w:bottom w:val="single" w:sz="12" w:space="0" w:color="auto"/>
            </w:tcBorders>
          </w:tcPr>
          <w:p w14:paraId="26EFE69D" w14:textId="77777777" w:rsidR="00327055" w:rsidRDefault="00327055" w:rsidP="00EA2CED">
            <w:pPr>
              <w:ind w:firstLine="0"/>
              <w:rPr>
                <w:ins w:id="960" w:author="Chen Heller" w:date="2022-09-14T21:59:00Z"/>
              </w:rPr>
            </w:pPr>
            <w:ins w:id="961" w:author="Chen Heller" w:date="2022-09-14T21:59:00Z">
              <w:r>
                <w:t>0.318</w:t>
              </w:r>
            </w:ins>
          </w:p>
        </w:tc>
        <w:tc>
          <w:tcPr>
            <w:tcW w:w="1701" w:type="dxa"/>
            <w:tcBorders>
              <w:bottom w:val="single" w:sz="12" w:space="0" w:color="auto"/>
            </w:tcBorders>
          </w:tcPr>
          <w:p w14:paraId="5C6EE881" w14:textId="77777777" w:rsidR="00327055" w:rsidRDefault="00327055" w:rsidP="00EA2CED">
            <w:pPr>
              <w:ind w:firstLine="0"/>
              <w:rPr>
                <w:ins w:id="962" w:author="Chen Heller" w:date="2022-09-14T21:59:00Z"/>
              </w:rPr>
            </w:pPr>
            <w:ins w:id="963" w:author="Chen Heller" w:date="2022-09-14T21:59:00Z">
              <w:r>
                <w:t>-0.02, 0.06</w:t>
              </w:r>
            </w:ins>
          </w:p>
        </w:tc>
        <w:tc>
          <w:tcPr>
            <w:tcW w:w="709" w:type="dxa"/>
            <w:tcBorders>
              <w:bottom w:val="single" w:sz="12" w:space="0" w:color="auto"/>
            </w:tcBorders>
          </w:tcPr>
          <w:p w14:paraId="25DA840B" w14:textId="77777777" w:rsidR="00327055" w:rsidRDefault="00327055" w:rsidP="00EA2CED">
            <w:pPr>
              <w:ind w:firstLine="0"/>
              <w:rPr>
                <w:ins w:id="964" w:author="Chen Heller" w:date="2022-09-14T21:59:00Z"/>
              </w:rPr>
            </w:pPr>
            <w:ins w:id="965" w:author="Chen Heller" w:date="2022-09-14T21:59:00Z">
              <w:r>
                <w:t>0.19</w:t>
              </w:r>
            </w:ins>
          </w:p>
        </w:tc>
      </w:tr>
      <w:tr w:rsidR="00327055" w14:paraId="5199F135" w14:textId="77777777" w:rsidTr="00EA2CED">
        <w:trPr>
          <w:trHeight w:val="285"/>
          <w:ins w:id="966" w:author="Chen Heller" w:date="2022-09-14T21:59:00Z"/>
        </w:trPr>
        <w:tc>
          <w:tcPr>
            <w:tcW w:w="10065" w:type="dxa"/>
            <w:gridSpan w:val="8"/>
          </w:tcPr>
          <w:p w14:paraId="194044BE" w14:textId="77777777" w:rsidR="00327055" w:rsidRDefault="00327055" w:rsidP="00EA2CED">
            <w:pPr>
              <w:ind w:firstLine="0"/>
              <w:rPr>
                <w:ins w:id="967" w:author="Chen Heller" w:date="2022-09-14T21:59:00Z"/>
              </w:rPr>
            </w:pPr>
            <w:ins w:id="968" w:author="Chen Heller" w:date="2022-09-14T21:59:00Z">
              <w:r>
                <w:rPr>
                  <w:b/>
                  <w:bCs/>
                </w:rPr>
                <w:lastRenderedPageBreak/>
                <w:t>Keyboard</w:t>
              </w:r>
            </w:ins>
          </w:p>
        </w:tc>
      </w:tr>
      <w:tr w:rsidR="00327055" w14:paraId="25841132" w14:textId="77777777" w:rsidTr="00EA2CED">
        <w:trPr>
          <w:trHeight w:val="490"/>
          <w:ins w:id="969" w:author="Chen Heller" w:date="2022-09-14T21:59:00Z"/>
        </w:trPr>
        <w:tc>
          <w:tcPr>
            <w:tcW w:w="284" w:type="dxa"/>
            <w:tcBorders>
              <w:bottom w:val="single" w:sz="12" w:space="0" w:color="auto"/>
            </w:tcBorders>
          </w:tcPr>
          <w:p w14:paraId="19C76356" w14:textId="77777777" w:rsidR="00327055" w:rsidRPr="00EA2CED" w:rsidRDefault="00327055" w:rsidP="00EA2CED">
            <w:pPr>
              <w:ind w:firstLine="0"/>
              <w:rPr>
                <w:ins w:id="970" w:author="Chen Heller" w:date="2022-09-14T21:59:00Z"/>
                <w:b/>
                <w:bCs/>
              </w:rPr>
            </w:pPr>
          </w:p>
        </w:tc>
        <w:tc>
          <w:tcPr>
            <w:tcW w:w="2127" w:type="dxa"/>
            <w:tcBorders>
              <w:bottom w:val="single" w:sz="12" w:space="0" w:color="auto"/>
            </w:tcBorders>
          </w:tcPr>
          <w:p w14:paraId="113A8EFF" w14:textId="77777777" w:rsidR="00327055" w:rsidRPr="00EA2CED" w:rsidRDefault="00327055" w:rsidP="00EA2CED">
            <w:pPr>
              <w:ind w:firstLine="0"/>
              <w:rPr>
                <w:ins w:id="971" w:author="Chen Heller" w:date="2022-09-14T21:59:00Z"/>
                <w:b/>
                <w:bCs/>
              </w:rPr>
            </w:pPr>
            <w:ins w:id="972" w:author="Chen Heller" w:date="2022-09-14T21:59:00Z">
              <w:r>
                <w:rPr>
                  <w:b/>
                  <w:bCs/>
                </w:rPr>
                <w:t>Response Time</w:t>
              </w:r>
            </w:ins>
          </w:p>
        </w:tc>
        <w:tc>
          <w:tcPr>
            <w:tcW w:w="1701" w:type="dxa"/>
            <w:tcBorders>
              <w:bottom w:val="single" w:sz="12" w:space="0" w:color="auto"/>
            </w:tcBorders>
          </w:tcPr>
          <w:p w14:paraId="0E8C7B52" w14:textId="77777777" w:rsidR="00327055" w:rsidRDefault="00327055" w:rsidP="00EA2CED">
            <w:pPr>
              <w:ind w:firstLine="0"/>
              <w:rPr>
                <w:ins w:id="973" w:author="Chen Heller" w:date="2022-09-14T21:59:00Z"/>
              </w:rPr>
            </w:pPr>
            <w:ins w:id="974" w:author="Chen Heller" w:date="2022-09-14T21:59:00Z">
              <w:r>
                <w:t>525.53 (35.76)</w:t>
              </w:r>
            </w:ins>
          </w:p>
        </w:tc>
        <w:tc>
          <w:tcPr>
            <w:tcW w:w="1701" w:type="dxa"/>
            <w:tcBorders>
              <w:bottom w:val="single" w:sz="12" w:space="0" w:color="auto"/>
            </w:tcBorders>
          </w:tcPr>
          <w:p w14:paraId="3E63B27C" w14:textId="77777777" w:rsidR="00327055" w:rsidRDefault="00327055" w:rsidP="00EA2CED">
            <w:pPr>
              <w:ind w:firstLine="0"/>
              <w:rPr>
                <w:ins w:id="975" w:author="Chen Heller" w:date="2022-09-14T21:59:00Z"/>
              </w:rPr>
            </w:pPr>
            <w:ins w:id="976" w:author="Chen Heller" w:date="2022-09-14T21:59:00Z">
              <w:r>
                <w:t>545.46 (32.87)</w:t>
              </w:r>
            </w:ins>
          </w:p>
        </w:tc>
        <w:tc>
          <w:tcPr>
            <w:tcW w:w="708" w:type="dxa"/>
            <w:tcBorders>
              <w:bottom w:val="single" w:sz="12" w:space="0" w:color="auto"/>
            </w:tcBorders>
          </w:tcPr>
          <w:p w14:paraId="11C313A5" w14:textId="77777777" w:rsidR="00327055" w:rsidRDefault="00327055" w:rsidP="00EA2CED">
            <w:pPr>
              <w:ind w:firstLine="0"/>
              <w:rPr>
                <w:ins w:id="977" w:author="Chen Heller" w:date="2022-09-14T21:59:00Z"/>
              </w:rPr>
            </w:pPr>
            <w:ins w:id="978" w:author="Chen Heller" w:date="2022-09-14T21:59:00Z">
              <w:r>
                <w:t>6.42</w:t>
              </w:r>
            </w:ins>
          </w:p>
        </w:tc>
        <w:tc>
          <w:tcPr>
            <w:tcW w:w="1134" w:type="dxa"/>
            <w:tcBorders>
              <w:bottom w:val="single" w:sz="12" w:space="0" w:color="auto"/>
            </w:tcBorders>
          </w:tcPr>
          <w:p w14:paraId="03D55732" w14:textId="77777777" w:rsidR="00327055" w:rsidRDefault="00327055" w:rsidP="00EA2CED">
            <w:pPr>
              <w:ind w:firstLine="0"/>
              <w:rPr>
                <w:ins w:id="979" w:author="Chen Heller" w:date="2022-09-14T21:59:00Z"/>
              </w:rPr>
            </w:pPr>
            <w:ins w:id="980" w:author="Chen Heller" w:date="2022-09-14T21:59:00Z">
              <w:r>
                <w:t>&lt;0.001*</w:t>
              </w:r>
            </w:ins>
          </w:p>
        </w:tc>
        <w:tc>
          <w:tcPr>
            <w:tcW w:w="1701" w:type="dxa"/>
            <w:tcBorders>
              <w:bottom w:val="single" w:sz="12" w:space="0" w:color="auto"/>
            </w:tcBorders>
          </w:tcPr>
          <w:p w14:paraId="2A7EB9C2" w14:textId="77777777" w:rsidR="00327055" w:rsidRDefault="00327055" w:rsidP="00EA2CED">
            <w:pPr>
              <w:ind w:firstLine="0"/>
              <w:rPr>
                <w:ins w:id="981" w:author="Chen Heller" w:date="2022-09-14T21:59:00Z"/>
              </w:rPr>
            </w:pPr>
            <w:ins w:id="982" w:author="Chen Heller" w:date="2022-09-14T21:59:00Z">
              <w:r>
                <w:t>-26.27, -13.58</w:t>
              </w:r>
            </w:ins>
          </w:p>
        </w:tc>
        <w:tc>
          <w:tcPr>
            <w:tcW w:w="709" w:type="dxa"/>
            <w:tcBorders>
              <w:bottom w:val="single" w:sz="12" w:space="0" w:color="auto"/>
            </w:tcBorders>
          </w:tcPr>
          <w:p w14:paraId="5AA921D7" w14:textId="77777777" w:rsidR="00327055" w:rsidRDefault="00327055" w:rsidP="00EA2CED">
            <w:pPr>
              <w:ind w:firstLine="0"/>
              <w:rPr>
                <w:ins w:id="983" w:author="Chen Heller" w:date="2022-09-14T21:59:00Z"/>
              </w:rPr>
            </w:pPr>
            <w:ins w:id="984" w:author="Chen Heller" w:date="2022-09-14T21:59:00Z">
              <w:r>
                <w:t>1.17</w:t>
              </w:r>
            </w:ins>
          </w:p>
        </w:tc>
      </w:tr>
      <w:tr w:rsidR="00327055" w14:paraId="49D5FC69" w14:textId="77777777" w:rsidTr="00EA2CED">
        <w:tblPrEx>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985" w:author="Chen Heller" w:date="2022-09-14T17:05: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ins w:id="986" w:author="Chen Heller" w:date="2022-09-14T21:59:00Z"/>
          <w:trPrChange w:id="987" w:author="Chen Heller" w:date="2022-09-14T17:05:00Z">
            <w:trPr>
              <w:gridBefore w:val="1"/>
              <w:trHeight w:val="490"/>
            </w:trPr>
          </w:trPrChange>
        </w:trPr>
        <w:tc>
          <w:tcPr>
            <w:tcW w:w="10065" w:type="dxa"/>
            <w:gridSpan w:val="8"/>
            <w:tcBorders>
              <w:top w:val="single" w:sz="12" w:space="0" w:color="auto"/>
            </w:tcBorders>
            <w:tcPrChange w:id="988" w:author="Chen Heller" w:date="2022-09-14T17:05:00Z">
              <w:tcPr>
                <w:tcW w:w="9923" w:type="dxa"/>
                <w:gridSpan w:val="8"/>
                <w:tcBorders>
                  <w:bottom w:val="single" w:sz="12" w:space="0" w:color="auto"/>
                </w:tcBorders>
              </w:tcPr>
            </w:tcPrChange>
          </w:tcPr>
          <w:p w14:paraId="569467B4" w14:textId="77777777" w:rsidR="00327055" w:rsidRPr="00EA2CED" w:rsidRDefault="00327055" w:rsidP="00EA2CED">
            <w:pPr>
              <w:spacing w:line="240" w:lineRule="auto"/>
              <w:ind w:firstLine="0"/>
              <w:rPr>
                <w:ins w:id="989" w:author="Chen Heller" w:date="2022-09-14T21:59:00Z"/>
                <w:sz w:val="22"/>
                <w:szCs w:val="22"/>
              </w:rPr>
            </w:pPr>
            <w:ins w:id="990" w:author="Chen Heller" w:date="2022-09-14T21:59: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77777777" w:rsidR="00327055" w:rsidRDefault="00327055" w:rsidP="00EA2CED">
            <w:pPr>
              <w:ind w:firstLine="0"/>
              <w:rPr>
                <w:ins w:id="991" w:author="Chen Heller" w:date="2022-09-14T21:59:00Z"/>
              </w:rPr>
            </w:pPr>
            <w:ins w:id="992" w:author="Chen Heller" w:date="2022-09-14T21:59:00Z">
              <w:r w:rsidRPr="00EA2CED">
                <w:rPr>
                  <w:sz w:val="22"/>
                  <w:szCs w:val="22"/>
                </w:rPr>
                <w:t>* p &lt; Tree-BH adjusted p-value for multiple comparisons.</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993" w:author="Chen Heller" w:date="2022-09-12T15:56:00Z">
          <w:pPr/>
        </w:pPrChange>
      </w:pPr>
      <w:bookmarkStart w:id="994" w:name="_Ref113906821"/>
      <w:r>
        <w:t xml:space="preserve">Figure </w:t>
      </w:r>
      <w:r w:rsidR="00000000">
        <w:fldChar w:fldCharType="begin"/>
      </w:r>
      <w:r w:rsidR="00000000">
        <w:instrText xml:space="preserve"> SEQ Figure \* ARABIC </w:instrText>
      </w:r>
      <w:r w:rsidR="00000000">
        <w:fldChar w:fldCharType="separate"/>
      </w:r>
      <w:r>
        <w:rPr>
          <w:noProof/>
        </w:rPr>
        <w:t>6</w:t>
      </w:r>
      <w:r w:rsidR="00000000">
        <w:rPr>
          <w:noProof/>
        </w:rPr>
        <w:fldChar w:fldCharType="end"/>
      </w:r>
      <w:bookmarkEnd w:id="994"/>
      <w:r>
        <w:t xml:space="preserve">. </w:t>
      </w:r>
      <w:r w:rsidRPr="00F3771A">
        <w:t xml:space="preserve">Results of Experiment </w:t>
      </w:r>
      <w:r>
        <w:t>4</w:t>
      </w:r>
      <w:r w:rsidRPr="00F3771A">
        <w:t xml:space="preserve">. </w:t>
      </w:r>
      <w:ins w:id="995" w:author="Chen Heller" w:date="2022-09-14T18:56:00Z">
        <w:r w:rsidR="001F33A0">
          <w:t xml:space="preserve">(a) Reaching trajectories in trials where a correct answer was given by choosing the left and right targets, averaged across all participants. Shaded areas are the </w:t>
        </w:r>
      </w:ins>
      <w:ins w:id="996" w:author="Chen Heller" w:date="2022-09-14T18:57:00Z">
        <w:r w:rsidR="006C7DF8">
          <w:t>SE</w:t>
        </w:r>
      </w:ins>
      <w:ins w:id="997" w:author="Chen Heller" w:date="2022-09-14T18:56:00Z">
        <w:r w:rsidR="001F33A0">
          <w:t>.</w:t>
        </w:r>
        <w:r w:rsidR="001F33A0">
          <w:t xml:space="preserve"> </w:t>
        </w:r>
      </w:ins>
      <w:moveToRangeStart w:id="998" w:author="Chen Heller" w:date="2022-09-14T18:56:00Z" w:name="move114074226"/>
      <w:moveTo w:id="999" w:author="Chen Heller" w:date="2022-09-14T18:56:00Z">
        <w:r w:rsidR="001F33A0">
          <w:t>Grey shade marks where the difference between the trajectories was found to be significant according to a permutation and clustering procedure.</w:t>
        </w:r>
      </w:moveTo>
      <w:moveToRangeEnd w:id="998"/>
      <w:ins w:id="1000" w:author="Chen Heller" w:date="2022-09-14T18:56:00Z">
        <w:r w:rsidR="001F33A0">
          <w:t xml:space="preserve"> (b-f) Dots are single participant averages while the red/blue horizontal lines are the average of all participants. Black error bars symbol the </w:t>
        </w:r>
      </w:ins>
      <w:ins w:id="1001" w:author="Chen Heller" w:date="2022-09-14T18:57:00Z">
        <w:r w:rsidR="000B1947">
          <w:t>SE</w:t>
        </w:r>
      </w:ins>
      <w:ins w:id="1002" w:author="Chen Heller" w:date="2022-09-14T18:56:00Z">
        <w:r w:rsidR="001F33A0">
          <w:t>. Full/dashed grey lines represent a numerical incline/decline (respectively) between the congruent and incongruent conditions</w:t>
        </w:r>
      </w:ins>
      <w:del w:id="1003"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004" w:author="Chen Heller" w:date="2022-09-14T18:56:00Z" w:name="move114074226"/>
      <w:moveFrom w:id="1005"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006" w:author="Chen Heller" w:date="2022-09-14T18:57:00Z">
          <w:r w:rsidR="004B1F54" w:rsidDel="001F33A0">
            <w:delText xml:space="preserve"> procedure. </w:delText>
          </w:r>
        </w:del>
      </w:moveFrom>
      <w:moveFromRangeEnd w:id="1004"/>
      <w:del w:id="1007"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008" w:name="_Toc114053553"/>
      <w:r>
        <w:lastRenderedPageBreak/>
        <w:t>Discussion</w:t>
      </w:r>
      <w:bookmarkEnd w:id="1008"/>
    </w:p>
    <w:p w14:paraId="0B7BE30B" w14:textId="42091B75"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movement duration. The difference between congruent and incongruent trajectories was significant approximately around 155ms to 398ms (17.5-95.5</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009" w:author="Chen Heller" w:date="2022-09-14T22:53:00Z">
        <w:r w:rsidR="00AF0130">
          <w:t xml:space="preserve"> </w:t>
        </w:r>
      </w:ins>
      <w:del w:id="1010" w:author="Chen Heller" w:date="2022-09-14T22:51:00Z">
        <w:r w:rsidR="00ED7FF8" w:rsidDel="00F869D5">
          <w:delText xml:space="preserve"> </w:delText>
        </w:r>
      </w:del>
      <w:commentRangeStart w:id="1011"/>
      <w:r w:rsidR="00AF0130">
        <w:fldChar w:fldCharType="begin"/>
      </w:r>
      <w:r w:rsidR="00AF0130">
        <w:instrText xml:space="preserve"> ADDIN ZOTERO_ITEM CSL_CITATION {"citationID":"1wMQFTho","properties":{"formattedCitation":"(Otten &amp; Rugg, 2005)","plainCitation":"(Otten &amp; Rugg, 2005)","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012" w:author="Chen Heller" w:date="2022-09-14T22:53:00Z">
        <w:r w:rsidR="00AF0130" w:rsidRPr="00AF0130" w:rsidDel="00AF0130">
          <w:rPr>
            <w:rFonts w:ascii="Times New Roman" w:hAnsi="Times New Roman" w:cs="Times New Roman"/>
          </w:rPr>
          <w:delText>(</w:delText>
        </w:r>
      </w:del>
      <w:r w:rsidR="00AF0130" w:rsidRPr="00AF0130">
        <w:rPr>
          <w:rFonts w:ascii="Times New Roman" w:hAnsi="Times New Roman" w:cs="Times New Roman"/>
        </w:rPr>
        <w:t>Otten &amp; Rugg, 2005</w:t>
      </w:r>
      <w:del w:id="1013" w:author="Chen Heller" w:date="2022-09-14T22:53:00Z">
        <w:r w:rsidR="00AF0130" w:rsidRPr="00AF0130" w:rsidDel="00AF0130">
          <w:rPr>
            <w:rFonts w:ascii="Times New Roman" w:hAnsi="Times New Roman" w:cs="Times New Roman"/>
          </w:rPr>
          <w:delText>)</w:delText>
        </w:r>
      </w:del>
      <w:r w:rsidR="00AF0130">
        <w:fldChar w:fldCharType="end"/>
      </w:r>
      <w:commentRangeEnd w:id="1011"/>
      <w:r w:rsidR="007B4A83">
        <w:rPr>
          <w:rStyle w:val="CommentReference"/>
        </w:rPr>
        <w:commentReference w:id="1011"/>
      </w:r>
      <w:del w:id="1014"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015" w:name="_Toc114053554"/>
      <w:r>
        <w:t xml:space="preserve">General </w:t>
      </w:r>
      <w:r w:rsidR="00E668B7">
        <w:t>Discussion</w:t>
      </w:r>
      <w:bookmarkEnd w:id="1015"/>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016"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017"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018"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6CB1036"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7F6E99">
        <w:t xml:space="preserve">detecte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128C2474"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019" w:author="Chen Heller" w:date="2022-09-14T23:36:00Z">
        <w:r w:rsidR="00B36FEC">
          <w:t xml:space="preserve"> </w:t>
        </w:r>
      </w:ins>
      <w:r w:rsidR="00B36FEC">
        <w:fldChar w:fldCharType="begin"/>
      </w:r>
      <w:r w:rsidR="00B36FEC">
        <w:instrText xml:space="preserve"> ADDIN ZOTERO_ITEM CSL_CITATION {"citationID":"iWxkNNqu","properties":{"formattedCitation":"(Dehaene et al., 2001; Luo et al., 2004)","plainCitation":"(Dehaene et al., 2001; Luo et al., 2004)","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020" w:author="Chen Heller" w:date="2022-09-14T23:36:00Z">
        <w:r w:rsidR="00B36FEC" w:rsidRPr="00B36FEC" w:rsidDel="00B36FEC">
          <w:rPr>
            <w:rFonts w:ascii="Times New Roman" w:hAnsi="Times New Roman" w:cs="Times New Roman"/>
          </w:rPr>
          <w:delText>(</w:delText>
        </w:r>
      </w:del>
      <w:r w:rsidR="00B36FEC" w:rsidRPr="00B36FEC">
        <w:rPr>
          <w:rFonts w:ascii="Times New Roman" w:hAnsi="Times New Roman" w:cs="Times New Roman"/>
        </w:rPr>
        <w:t>Dehaene et al., 2001; Luo et al., 2004</w:t>
      </w:r>
      <w:del w:id="1021" w:author="Chen Heller" w:date="2022-09-14T23:36:00Z">
        <w:r w:rsidR="00B36FEC" w:rsidRPr="00B36FEC" w:rsidDel="00B36FEC">
          <w:rPr>
            <w:rFonts w:ascii="Times New Roman" w:hAnsi="Times New Roman" w:cs="Times New Roman"/>
          </w:rPr>
          <w:delText>)</w:delText>
        </w:r>
      </w:del>
      <w:r w:rsidR="00B36FEC">
        <w:fldChar w:fldCharType="end"/>
      </w:r>
      <w:del w:id="1022" w:author="Chen Heller" w:date="2022-09-14T23:36:00Z">
        <w:r w:rsidR="00260B74" w:rsidDel="00B36FEC">
          <w:delText xml:space="preserve"> REF</w:delText>
        </w:r>
      </w:del>
      <w:r w:rsidR="00260B74">
        <w:t>).</w:t>
      </w:r>
    </w:p>
    <w:p w14:paraId="451352B2" w14:textId="1DF5D375" w:rsidR="005F0446" w:rsidRDefault="00973F2D" w:rsidP="00B46B5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commentRangeStart w:id="1023"/>
      <w:r w:rsidR="005F1215">
        <w:t>(ref)</w:t>
      </w:r>
      <w:commentRangeEnd w:id="1023"/>
      <w:r w:rsidR="005F1215">
        <w:rPr>
          <w:rStyle w:val="CommentReference"/>
        </w:rPr>
        <w:commentReference w:id="1023"/>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w:t>
      </w:r>
      <w:r w:rsidR="00AF738E">
        <w:lastRenderedPageBreak/>
        <w:t xml:space="preserve">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024" w:author="Chen Heller" w:date="2022-09-14T14:42:00Z">
        <w:r w:rsidR="00691DE5" w:rsidDel="003723A9">
          <w:delText xml:space="preserve">too slow </w:delText>
        </w:r>
      </w:del>
      <w:ins w:id="1025" w:author="Chen Heller" w:date="2022-09-14T14:42:00Z">
        <w:r w:rsidR="003723A9">
          <w:t xml:space="preserve">early or late </w:t>
        </w:r>
      </w:ins>
      <w:r w:rsidR="00691DE5">
        <w:t>responses)</w:t>
      </w:r>
      <w:r w:rsidR="005F0446">
        <w:t>.</w:t>
      </w:r>
    </w:p>
    <w:p w14:paraId="26216D45" w14:textId="339135AB"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w:t>
      </w:r>
      <w:r w:rsidR="00C07D7A">
        <w:t>f</w:t>
      </w:r>
      <w:r w:rsidR="00C07D7A">
        <w:t xml:space="preserve">inding </w:t>
      </w:r>
      <w:r w:rsidR="00C07D7A">
        <w:t>of</w:t>
      </w:r>
      <w:r w:rsidR="00C07D7A">
        <w:t xml:space="preserve">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considered to be more sensitive to subtle effects</w:t>
      </w:r>
      <w:commentRangeStart w:id="1026"/>
      <w:r w:rsidR="006316CA">
        <w:t xml:space="preserve"> (ref)</w:t>
      </w:r>
      <w:r w:rsidR="00C07D7A">
        <w:t xml:space="preserve">. </w:t>
      </w:r>
      <w:commentRangeEnd w:id="1026"/>
      <w:r w:rsidR="006316CA">
        <w:rPr>
          <w:rStyle w:val="CommentReference"/>
        </w:rPr>
        <w:commentReference w:id="1026"/>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del w:id="1027" w:author="Chen Heller" w:date="2022-09-14T14:47:00Z">
        <w:r w:rsidR="00223E68" w:rsidDel="00903FAC">
          <w:delText>??)</w:delText>
        </w:r>
        <w:r w:rsidR="00C07D7A" w:rsidDel="00903FAC">
          <w:delText xml:space="preserve">, </w:delText>
        </w:r>
      </w:del>
      <w:ins w:id="1028" w:author="Chen Heller" w:date="2022-09-14T14:47:00Z">
        <w:r w:rsidR="00903FAC">
          <w:t>0</w:t>
        </w:r>
        <w:r w:rsidR="00903FAC">
          <w:t>)</w:t>
        </w:r>
        <w:r w:rsidR="00903FAC">
          <w:t xml:space="preserve">,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1472D3D" w:rsidR="00DC11F3" w:rsidRDefault="00BF3E1B" w:rsidP="00DC11F3">
      <w:commentRangeStart w:id="1029"/>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commentRangeEnd w:id="1029"/>
      <w:r w:rsidR="006A758F">
        <w:rPr>
          <w:rStyle w:val="CommentReference"/>
        </w:rPr>
        <w:commentReference w:id="1029"/>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in the </w:t>
      </w:r>
      <w:commentRangeStart w:id="1030"/>
      <w:r w:rsidR="007F0B60">
        <w:t>reaching measure</w:t>
      </w:r>
      <w:commentRangeEnd w:id="1030"/>
      <w:r w:rsidR="009E3931">
        <w:rPr>
          <w:rStyle w:val="CommentReference"/>
        </w:rPr>
        <w:commentReference w:id="1030"/>
      </w:r>
      <w:r w:rsidR="00AC79D4">
        <w:t xml:space="preserve"> </w:t>
      </w:r>
      <w:commentRangeStart w:id="1031"/>
      <w:commentRangeStart w:id="1032"/>
      <w:r w:rsidR="00AC79D4">
        <w:t>(ref)</w:t>
      </w:r>
      <w:commentRangeEnd w:id="1031"/>
      <w:r w:rsidR="00AC79D4">
        <w:rPr>
          <w:rStyle w:val="CommentReference"/>
        </w:rPr>
        <w:commentReference w:id="1031"/>
      </w:r>
      <w:commentRangeEnd w:id="1032"/>
      <w:r w:rsidR="001016A8">
        <w:rPr>
          <w:rStyle w:val="CommentReference"/>
        </w:rPr>
        <w:commentReference w:id="1032"/>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commentRangeStart w:id="1033"/>
      <w:r w:rsidR="00746BAC">
        <w:t>(ref)</w:t>
      </w:r>
      <w:commentRangeEnd w:id="1033"/>
      <w:r w:rsidR="00746BAC">
        <w:rPr>
          <w:rStyle w:val="CommentReference"/>
        </w:rPr>
        <w:commentReference w:id="1033"/>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034"/>
      <w:commentRangeStart w:id="1035"/>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034"/>
      <w:r w:rsidR="00FC6200">
        <w:rPr>
          <w:rStyle w:val="CommentReference"/>
        </w:rPr>
        <w:commentReference w:id="1034"/>
      </w:r>
      <w:commentRangeEnd w:id="1035"/>
      <w:r w:rsidR="00714F4F">
        <w:rPr>
          <w:rStyle w:val="CommentReference"/>
        </w:rPr>
        <w:commentReference w:id="1035"/>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7A529BAA" w:rsidR="00621E6D" w:rsidRDefault="00621E6D" w:rsidP="001617E7">
      <w:r>
        <w:lastRenderedPageBreak/>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036" w:author="Chen Heller" w:date="2022-09-13T13:50:00Z">
        <w:r w:rsidR="006617C2" w:rsidDel="003F34C1">
          <w:delText xml:space="preserve">also </w:delText>
        </w:r>
      </w:del>
      <w:del w:id="1037" w:author="Chen Heller" w:date="2022-09-14T15:29:00Z">
        <w:r w:rsidR="006617C2" w:rsidDel="00DD538C">
          <w:delText xml:space="preserve">exploring </w:delText>
        </w:r>
      </w:del>
      <w:ins w:id="1038" w:author="Chen Heller" w:date="2022-09-14T15:29:00Z">
        <w:r w:rsidR="00DD538C">
          <w:t>delve into</w:t>
        </w:r>
        <w:r w:rsidR="00DD538C">
          <w:t xml:space="preserve"> </w:t>
        </w:r>
      </w:ins>
      <w:r w:rsidR="006617C2">
        <w:t xml:space="preserve">the temporal aspects of unconscious effects on behavior. </w:t>
      </w:r>
      <w:commentRangeStart w:id="1039"/>
      <w:r w:rsidR="006617C2">
        <w:t>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in movement tracking as a tool for studying unconscious processes, </w:t>
      </w:r>
      <w:r w:rsidR="00AC06B8">
        <w:t xml:space="preserve">and devise new </w:t>
      </w:r>
      <w:r w:rsidR="00711B02">
        <w:t>analys</w:t>
      </w:r>
      <w:r w:rsidR="00493A2B">
        <w:t>e</w:t>
      </w:r>
      <w:r w:rsidR="00711B02">
        <w:t xml:space="preserve">s and </w:t>
      </w:r>
      <w:r w:rsidR="00890657">
        <w:t>parameters that could be extracted from it</w:t>
      </w:r>
      <w:r w:rsidR="00E2517D">
        <w:t xml:space="preserve"> in order to expand our knowledge of processes</w:t>
      </w:r>
      <w:r w:rsidR="00493A2B">
        <w:t xml:space="preserve"> taking place without consciousness</w:t>
      </w:r>
      <w:r w:rsidR="00E2517D">
        <w:t>.</w:t>
      </w:r>
      <w:commentRangeEnd w:id="1039"/>
      <w:r w:rsidR="00C42DC7">
        <w:rPr>
          <w:rStyle w:val="CommentReference"/>
        </w:rPr>
        <w:commentReference w:id="1039"/>
      </w:r>
    </w:p>
    <w:p w14:paraId="12DA2B37" w14:textId="7065E0F7" w:rsidR="00BB4D09" w:rsidRDefault="005B74BC" w:rsidP="005B74BC">
      <w:pPr>
        <w:pStyle w:val="Heading2"/>
      </w:pPr>
      <w:bookmarkStart w:id="1040" w:name="_Toc114053555"/>
      <w:r>
        <w:t>Supplementary materials</w:t>
      </w:r>
      <w:bookmarkEnd w:id="1040"/>
    </w:p>
    <w:p w14:paraId="4224BA5D" w14:textId="77777777" w:rsidR="005B74BC" w:rsidRDefault="005B74BC" w:rsidP="005B74BC">
      <w:pPr>
        <w:keepNext/>
        <w:ind w:firstLine="0"/>
        <w:rPr>
          <w:ins w:id="1041" w:author="Chen Heller" w:date="2022-09-14T12:08:00Z"/>
        </w:rPr>
        <w:pPrChange w:id="1042" w:author="Chen Heller" w:date="2022-09-14T12:08:00Z">
          <w:pPr>
            <w:ind w:firstLine="0"/>
          </w:pPr>
        </w:pPrChange>
      </w:pPr>
      <w:ins w:id="1043"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7FBDE9A6" w:rsidR="005B74BC" w:rsidRPr="005B74BC" w:rsidRDefault="005B74BC" w:rsidP="005B74BC">
      <w:pPr>
        <w:pStyle w:val="Caption"/>
        <w:rPr>
          <w:lang w:eastAsia="ja-JP" w:bidi="ar-SA"/>
        </w:rPr>
        <w:pPrChange w:id="1044" w:author="Chen Heller" w:date="2022-09-14T12:08:00Z">
          <w:pPr>
            <w:ind w:firstLine="0"/>
          </w:pPr>
        </w:pPrChange>
      </w:pPr>
      <w:bookmarkStart w:id="1045" w:name="_Ref114050197"/>
      <w:ins w:id="1046" w:author="Chen Heller" w:date="2022-09-14T12:08:00Z">
        <w:r>
          <w:t xml:space="preserve">Supplementary Figure </w:t>
        </w:r>
        <w:r>
          <w:fldChar w:fldCharType="begin"/>
        </w:r>
        <w:r>
          <w:instrText xml:space="preserve"> SEQ Supplementary_Figure \* ARABIC </w:instrText>
        </w:r>
      </w:ins>
      <w:r>
        <w:fldChar w:fldCharType="separate"/>
      </w:r>
      <w:ins w:id="1047" w:author="Chen Heller" w:date="2022-09-14T12:08:00Z">
        <w:r>
          <w:rPr>
            <w:noProof/>
          </w:rPr>
          <w:t>1</w:t>
        </w:r>
        <w:r>
          <w:fldChar w:fldCharType="end"/>
        </w:r>
        <w:bookmarkEnd w:id="1045"/>
        <w:r>
          <w:t>.</w:t>
        </w:r>
        <w:r>
          <w:t xml:space="preserve"> </w:t>
        </w:r>
        <w:r w:rsidR="001A7D06">
          <w:t>Hierarchy of the tree used in the Tree-BH metho</w:t>
        </w:r>
      </w:ins>
      <w:ins w:id="1048" w:author="Chen Heller" w:date="2022-09-14T12:09:00Z">
        <w:r w:rsidR="001A7D06">
          <w:t xml:space="preserve">d </w:t>
        </w:r>
      </w:ins>
      <w:ins w:id="1049" w:author="Chen Heller" w:date="2022-09-14T12:08:00Z">
        <w:r w:rsidR="001A7D06">
          <w:t>to correct for multiple comparisons</w:t>
        </w:r>
      </w:ins>
      <w:ins w:id="1050" w:author="Chen Heller" w:date="2022-09-14T12:09:00Z">
        <w:r w:rsidR="001A7D06">
          <w:t xml:space="preserve">. </w:t>
        </w:r>
      </w:ins>
      <w:ins w:id="1051" w:author="Chen Heller" w:date="2022-09-14T12:12:00Z">
        <w:r w:rsidR="00B15DE6">
          <w:t>Nodes are statistical tests and their corrected p-values appear next to each test's name</w:t>
        </w:r>
      </w:ins>
      <w:ins w:id="1052" w:author="Chen Heller" w:date="2022-09-14T12:13:00Z">
        <w:r w:rsidR="00B1053B">
          <w:t xml:space="preserve">. </w:t>
        </w:r>
      </w:ins>
      <w:ins w:id="1053" w:author="Chen Heller" w:date="2022-09-14T12:15:00Z">
        <w:r w:rsidR="00C34670">
          <w:t>Significant s</w:t>
        </w:r>
      </w:ins>
      <w:ins w:id="1054" w:author="Chen Heller" w:date="2022-09-14T12:13:00Z">
        <w:r w:rsidR="00B1053B">
          <w:t>tatis</w:t>
        </w:r>
      </w:ins>
      <w:ins w:id="1055" w:author="Chen Heller" w:date="2022-09-14T12:14:00Z">
        <w:r w:rsidR="00B1053B">
          <w:t>tical</w:t>
        </w:r>
        <w:r w:rsidR="00F45888">
          <w:t xml:space="preserve"> tests </w:t>
        </w:r>
      </w:ins>
      <w:ins w:id="1056" w:author="Chen Heller" w:date="2022-09-14T12:15:00Z">
        <w:r w:rsidR="00C34670">
          <w:t xml:space="preserve">that passed </w:t>
        </w:r>
      </w:ins>
      <w:ins w:id="1057" w:author="Chen Heller" w:date="2022-09-14T12:14:00Z">
        <w:r w:rsidR="00F45888">
          <w:t>the adjusted alpha are marked in red.</w:t>
        </w:r>
      </w:ins>
    </w:p>
    <w:p w14:paraId="0BE09585" w14:textId="77777777" w:rsidR="005F6361" w:rsidRDefault="005F6361">
      <w:pPr>
        <w:spacing w:line="480" w:lineRule="auto"/>
        <w:jc w:val="left"/>
      </w:pPr>
      <w:r>
        <w:br w:type="page"/>
      </w:r>
    </w:p>
    <w:p w14:paraId="20D20597" w14:textId="68C940E4" w:rsidR="00B00AED" w:rsidRDefault="005F6361" w:rsidP="005F6361">
      <w:pPr>
        <w:pStyle w:val="Heading2"/>
      </w:pPr>
      <w:bookmarkStart w:id="1058" w:name="_Toc114053556"/>
      <w:del w:id="1059" w:author="Chen Heller" w:date="2022-09-14T12:05:00Z">
        <w:r w:rsidDel="00BB4D09">
          <w:lastRenderedPageBreak/>
          <w:delText>Bibliography</w:delText>
        </w:r>
      </w:del>
      <w:ins w:id="1060" w:author="Chen Heller" w:date="2022-09-14T12:05:00Z">
        <w:r w:rsidR="00BB4D09">
          <w:t>References</w:t>
        </w:r>
      </w:ins>
      <w:bookmarkEnd w:id="1058"/>
    </w:p>
    <w:p w14:paraId="1B11372E" w14:textId="77777777" w:rsidR="00B36FEC" w:rsidRDefault="0003265E" w:rsidP="00B36FEC">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B36FEC">
        <w:t xml:space="preserve">Abrams, R. L., Klinger, M. R., &amp; Greenwald, A. G. (2002). Subliminal words activate semantic categories (not automated motor responses). </w:t>
      </w:r>
      <w:r w:rsidR="00B36FEC">
        <w:rPr>
          <w:i/>
          <w:iCs/>
        </w:rPr>
        <w:t>Psychonomic Bulletin &amp; Review</w:t>
      </w:r>
      <w:r w:rsidR="00B36FEC">
        <w:t xml:space="preserve">, </w:t>
      </w:r>
      <w:r w:rsidR="00B36FEC">
        <w:rPr>
          <w:i/>
          <w:iCs/>
        </w:rPr>
        <w:t>9</w:t>
      </w:r>
      <w:r w:rsidR="00B36FEC">
        <w:t>(1), 100–106. https://doi.org/10.3758/BF03196262</w:t>
      </w:r>
    </w:p>
    <w:p w14:paraId="7E7EACF5" w14:textId="77777777" w:rsidR="00B36FEC" w:rsidRDefault="00B36FEC" w:rsidP="00B36FE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5CBE3D9F" w14:textId="77777777" w:rsidR="00B36FEC" w:rsidRDefault="00B36FEC" w:rsidP="00B36FE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094ED81A" w14:textId="77777777" w:rsidR="00B36FEC" w:rsidRDefault="00B36FEC" w:rsidP="00B36FE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0C52108" w14:textId="77777777" w:rsidR="00B36FEC" w:rsidRDefault="00B36FEC" w:rsidP="00B36FEC">
      <w:pPr>
        <w:pStyle w:val="Bibliography"/>
      </w:pPr>
      <w:r>
        <w:t xml:space="preserve">Avneon, M. (2018). Reexamining unconscious response priming_ A liminal-prime paradigm. </w:t>
      </w:r>
      <w:r>
        <w:rPr>
          <w:i/>
          <w:iCs/>
        </w:rPr>
        <w:t>Consciousness and Cognition</w:t>
      </w:r>
      <w:r>
        <w:t>, 17.</w:t>
      </w:r>
    </w:p>
    <w:p w14:paraId="1591039B" w14:textId="77777777" w:rsidR="00B36FEC" w:rsidRDefault="00B36FEC" w:rsidP="00B36FE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74400A9" w14:textId="77777777" w:rsidR="00B36FEC" w:rsidRDefault="00B36FEC" w:rsidP="00B36FEC">
      <w:pPr>
        <w:pStyle w:val="Bibliography"/>
      </w:pPr>
      <w:r>
        <w:t xml:space="preserve">Bowers, K. S. (1982). </w:t>
      </w:r>
      <w:r>
        <w:rPr>
          <w:i/>
          <w:iCs/>
        </w:rPr>
        <w:t>On being unconsciously influenced and informed.</w:t>
      </w:r>
      <w:r>
        <w:t xml:space="preserve"> https://philpapers.org/rec/BOWOBU</w:t>
      </w:r>
    </w:p>
    <w:p w14:paraId="06DA4BCF" w14:textId="77777777" w:rsidR="00B36FEC" w:rsidRDefault="00B36FEC" w:rsidP="00B36FE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7F9AF3C6" w14:textId="77777777" w:rsidR="00B36FEC" w:rsidRDefault="00B36FEC" w:rsidP="00B36FEC">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687003E" w14:textId="77777777" w:rsidR="00B36FEC" w:rsidRDefault="00B36FEC" w:rsidP="00B36FE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4213A8B" w14:textId="77777777" w:rsidR="00B36FEC" w:rsidRDefault="00B36FEC" w:rsidP="00B36FEC">
      <w:pPr>
        <w:pStyle w:val="Bibliography"/>
      </w:pPr>
      <w:r>
        <w:t xml:space="preserve">Cressman, E. K., Franks, I. M., Enns, J. T., &amp; Chua, R. (2007). On-line control of pointing is modiﬁed by unseen visual shapes. </w:t>
      </w:r>
      <w:r>
        <w:rPr>
          <w:i/>
          <w:iCs/>
        </w:rPr>
        <w:t>Consciousness and Cognition</w:t>
      </w:r>
      <w:r>
        <w:t>, 11.</w:t>
      </w:r>
    </w:p>
    <w:p w14:paraId="79CFAF40" w14:textId="77777777" w:rsidR="00B36FEC" w:rsidRDefault="00B36FEC" w:rsidP="00B36FEC">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2F831267" w14:textId="77777777" w:rsidR="00B36FEC" w:rsidRDefault="00B36FEC" w:rsidP="00B36FE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265BF7A" w14:textId="77777777" w:rsidR="00B36FEC" w:rsidRDefault="00B36FEC" w:rsidP="00B36FE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46F7ECB" w14:textId="77777777" w:rsidR="00B36FEC" w:rsidRDefault="00B36FEC" w:rsidP="00B36FE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45FF28F" w14:textId="77777777" w:rsidR="00B36FEC" w:rsidRDefault="00B36FEC" w:rsidP="00B36FE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4FE9365C" w14:textId="77777777" w:rsidR="00B36FEC" w:rsidRDefault="00B36FEC" w:rsidP="00B36FEC">
      <w:pPr>
        <w:pStyle w:val="Bibliography"/>
      </w:pPr>
      <w:r>
        <w:t xml:space="preserve">D’Errico, J. (2022). </w:t>
      </w:r>
      <w:r>
        <w:rPr>
          <w:i/>
          <w:iCs/>
        </w:rPr>
        <w:t>Inpaint_nans</w:t>
      </w:r>
      <w:r>
        <w:t>. MATLAB Central File Exchange. https://www.mathworks.com/matlabcentral/fileexchange/4551-inpaint_nans</w:t>
      </w:r>
    </w:p>
    <w:p w14:paraId="40D73C2B" w14:textId="77777777" w:rsidR="00B36FEC" w:rsidRDefault="00B36FEC" w:rsidP="00B36FEC">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1C2C01CF" w14:textId="77777777" w:rsidR="00B36FEC" w:rsidRDefault="00B36FEC" w:rsidP="00B36FE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F4E20EA" w14:textId="77777777" w:rsidR="00B36FEC" w:rsidRDefault="00B36FEC" w:rsidP="00B36FE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53518C1F" w14:textId="77777777" w:rsidR="00B36FEC" w:rsidRDefault="00B36FEC" w:rsidP="00B36FEC">
      <w:pPr>
        <w:pStyle w:val="Bibliography"/>
      </w:pPr>
      <w:r>
        <w:t xml:space="preserve">Everitt, B. S., &amp; Skrondal, A. (2010). </w:t>
      </w:r>
      <w:r>
        <w:rPr>
          <w:i/>
          <w:iCs/>
        </w:rPr>
        <w:t>The Cambridge dictionary of statistics</w:t>
      </w:r>
      <w:r>
        <w:t>. http://196.43.179.6:8080/xmlui/handle/123456789/1213</w:t>
      </w:r>
    </w:p>
    <w:p w14:paraId="7A79564D" w14:textId="77777777" w:rsidR="00B36FEC" w:rsidRDefault="00B36FEC" w:rsidP="00B36FE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1BF0CE66" w14:textId="77777777" w:rsidR="00B36FEC" w:rsidRDefault="00B36FEC" w:rsidP="00B36FE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02ACD71" w14:textId="77777777" w:rsidR="00B36FEC" w:rsidRDefault="00B36FEC" w:rsidP="00B36FEC">
      <w:pPr>
        <w:pStyle w:val="Bibliography"/>
      </w:pPr>
      <w:r>
        <w:lastRenderedPageBreak/>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051805E0" w14:textId="77777777" w:rsidR="00B36FEC" w:rsidRDefault="00B36FEC" w:rsidP="00B36FEC">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5A62118" w14:textId="77777777" w:rsidR="00B36FEC" w:rsidRDefault="00B36FEC" w:rsidP="00B36FE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515058D7" w14:textId="77777777" w:rsidR="00B36FEC" w:rsidRDefault="00B36FEC" w:rsidP="00B36FE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26D0FD6" w14:textId="77777777" w:rsidR="00B36FEC" w:rsidRDefault="00B36FEC" w:rsidP="00B36FE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7D052E66" w14:textId="77777777" w:rsidR="00B36FEC" w:rsidRDefault="00B36FEC" w:rsidP="00B36FE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4AD1FEF5" w14:textId="77777777" w:rsidR="00B36FEC" w:rsidRDefault="00B36FEC" w:rsidP="00B36FE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52ED93D" w14:textId="77777777" w:rsidR="00B36FEC" w:rsidRDefault="00B36FEC" w:rsidP="00B36FE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2150EA01" w14:textId="77777777" w:rsidR="00B36FEC" w:rsidRDefault="00B36FEC" w:rsidP="00B36FEC">
      <w:pPr>
        <w:pStyle w:val="Bibliography"/>
      </w:pPr>
      <w:r>
        <w:t xml:space="preserve">Frost, R., &amp; Plaut, D. (2005). </w:t>
      </w:r>
      <w:r>
        <w:rPr>
          <w:i/>
          <w:iCs/>
        </w:rPr>
        <w:t>The word-frequency database for printed Hebrew</w:t>
      </w:r>
      <w:r>
        <w:t>. http://word-freq.huji.ac.il/index.html</w:t>
      </w:r>
    </w:p>
    <w:p w14:paraId="382DF11F" w14:textId="77777777" w:rsidR="00B36FEC" w:rsidRDefault="00B36FEC" w:rsidP="00B36FEC">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587F40C" w14:textId="77777777" w:rsidR="00B36FEC" w:rsidRDefault="00B36FEC" w:rsidP="00B36FE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BAA5CA1" w14:textId="77777777" w:rsidR="00B36FEC" w:rsidRDefault="00B36FEC" w:rsidP="00B36FEC">
      <w:pPr>
        <w:pStyle w:val="Bibliography"/>
      </w:pPr>
      <w:r>
        <w:lastRenderedPageBreak/>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31B07863" w14:textId="77777777" w:rsidR="00B36FEC" w:rsidRDefault="00B36FEC" w:rsidP="00B36FE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5A073705" w14:textId="77777777" w:rsidR="00B36FEC" w:rsidRDefault="00B36FEC" w:rsidP="00B36FE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61D6987A" w14:textId="77777777" w:rsidR="00B36FEC" w:rsidRDefault="00B36FEC" w:rsidP="00B36FE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00A45C1D" w14:textId="77777777" w:rsidR="00B36FEC" w:rsidRDefault="00B36FEC" w:rsidP="00B36FEC">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3C6E6534" w14:textId="77777777" w:rsidR="00B36FEC" w:rsidRDefault="00B36FEC" w:rsidP="00B36FE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22D5D39" w14:textId="77777777" w:rsidR="00B36FEC" w:rsidRDefault="00B36FEC" w:rsidP="00B36FE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515E3723" w14:textId="77777777" w:rsidR="00B36FEC" w:rsidRDefault="00B36FEC" w:rsidP="00B36FE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2676150E" w14:textId="77777777" w:rsidR="00B36FEC" w:rsidRDefault="00B36FEC" w:rsidP="00B36FE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B127DAD" w14:textId="77777777" w:rsidR="00B36FEC" w:rsidRDefault="00B36FEC" w:rsidP="00B36FEC">
      <w:pPr>
        <w:pStyle w:val="Bibliography"/>
      </w:pPr>
      <w:r>
        <w:t xml:space="preserve">Kihlstrom, J. F. (1987). The Cognitive Unconscious. </w:t>
      </w:r>
      <w:r>
        <w:rPr>
          <w:i/>
          <w:iCs/>
        </w:rPr>
        <w:t>Science</w:t>
      </w:r>
      <w:r>
        <w:t xml:space="preserve">, </w:t>
      </w:r>
      <w:r>
        <w:rPr>
          <w:i/>
          <w:iCs/>
        </w:rPr>
        <w:t>237</w:t>
      </w:r>
      <w:r>
        <w:t>(4821), 1445–1452.</w:t>
      </w:r>
    </w:p>
    <w:p w14:paraId="2F6C032E" w14:textId="77777777" w:rsidR="00B36FEC" w:rsidRDefault="00B36FEC" w:rsidP="00B36FE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DC2D16D" w14:textId="77777777" w:rsidR="00B36FEC" w:rsidRDefault="00B36FEC" w:rsidP="00B36FEC">
      <w:pPr>
        <w:pStyle w:val="Bibliography"/>
      </w:pPr>
      <w:r>
        <w:lastRenderedPageBreak/>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5E93B03" w14:textId="77777777" w:rsidR="00B36FEC" w:rsidRDefault="00B36FEC" w:rsidP="00B36FEC">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F899199" w14:textId="77777777" w:rsidR="00B36FEC" w:rsidRDefault="00B36FEC" w:rsidP="00B36FE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BA35434" w14:textId="77777777" w:rsidR="00B36FEC" w:rsidRDefault="00B36FEC" w:rsidP="00B36FE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53E21C84" w14:textId="77777777" w:rsidR="00B36FEC" w:rsidRDefault="00B36FEC" w:rsidP="00B36FE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46CD4B0" w14:textId="77777777" w:rsidR="00B36FEC" w:rsidRDefault="00B36FEC" w:rsidP="00B36FEC">
      <w:pPr>
        <w:pStyle w:val="Bibliography"/>
      </w:pPr>
      <w:r>
        <w:t xml:space="preserve">Mack, A., &amp; Rock, I. (1998). Inattentional blindness: Perception without attention. In </w:t>
      </w:r>
      <w:r>
        <w:rPr>
          <w:i/>
          <w:iCs/>
        </w:rPr>
        <w:t>Visual attention</w:t>
      </w:r>
      <w:r>
        <w:t xml:space="preserve"> (pp. 55–76). Oxford University Press.</w:t>
      </w:r>
    </w:p>
    <w:p w14:paraId="7E282A84" w14:textId="77777777" w:rsidR="00B36FEC" w:rsidRDefault="00B36FEC" w:rsidP="00B36FEC">
      <w:pPr>
        <w:pStyle w:val="Bibliography"/>
      </w:pPr>
      <w:r>
        <w:t xml:space="preserve">Macmillan, N. A., &amp; Creelman, C. D. (2004). </w:t>
      </w:r>
      <w:r>
        <w:rPr>
          <w:i/>
          <w:iCs/>
        </w:rPr>
        <w:t>Detection Theory: A User’s Guide</w:t>
      </w:r>
      <w:r>
        <w:t xml:space="preserve"> (2nd ed.). Psychology Press. https://doi.org/10.4324/9781410611147</w:t>
      </w:r>
    </w:p>
    <w:p w14:paraId="65F40E33" w14:textId="77777777" w:rsidR="00B36FEC" w:rsidRDefault="00B36FEC" w:rsidP="00B36FE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5ED1AB4B" w14:textId="77777777" w:rsidR="00B36FEC" w:rsidRDefault="00B36FEC" w:rsidP="00B36FEC">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2CA54440" w14:textId="77777777" w:rsidR="00B36FEC" w:rsidRDefault="00B36FEC" w:rsidP="00B36FE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5B380338" w14:textId="77777777" w:rsidR="00B36FEC" w:rsidRDefault="00B36FEC" w:rsidP="00B36FE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0EE06F7C" w14:textId="77777777" w:rsidR="00B36FEC" w:rsidRDefault="00B36FEC" w:rsidP="00B36FEC">
      <w:pPr>
        <w:pStyle w:val="Bibliography"/>
      </w:pPr>
      <w:r>
        <w:lastRenderedPageBreak/>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5321B05A" w14:textId="77777777" w:rsidR="00B36FEC" w:rsidRDefault="00B36FEC" w:rsidP="00B36FE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4E775166" w14:textId="77777777" w:rsidR="00B36FEC" w:rsidRDefault="00B36FEC" w:rsidP="00B36FE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27A94B0" w14:textId="77777777" w:rsidR="00B36FEC" w:rsidRDefault="00B36FEC" w:rsidP="00B36FE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3A70D96" w14:textId="77777777" w:rsidR="00B36FEC" w:rsidRDefault="00B36FEC" w:rsidP="00B36FE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AC111AC" w14:textId="77777777" w:rsidR="00B36FEC" w:rsidRDefault="00B36FEC" w:rsidP="00B36FE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5BD0000C" w14:textId="77777777" w:rsidR="00B36FEC" w:rsidRDefault="00B36FEC" w:rsidP="00B36FE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9EC345" w14:textId="77777777" w:rsidR="00B36FEC" w:rsidRDefault="00B36FEC" w:rsidP="00B36FE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46B61205" w14:textId="77777777" w:rsidR="00B36FEC" w:rsidRDefault="00B36FEC" w:rsidP="00B36FE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51DE2F7E" w14:textId="77777777" w:rsidR="00B36FEC" w:rsidRDefault="00B36FEC" w:rsidP="00B36FE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53D0E145" w14:textId="77777777" w:rsidR="00B36FEC" w:rsidRDefault="00B36FEC" w:rsidP="00B36FE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0F5EEE82" w14:textId="77777777" w:rsidR="00B36FEC" w:rsidRDefault="00B36FEC" w:rsidP="00B36FEC">
      <w:pPr>
        <w:pStyle w:val="Bibliography"/>
      </w:pPr>
      <w:r>
        <w:lastRenderedPageBreak/>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7F0ADEB" w14:textId="77777777" w:rsidR="00B36FEC" w:rsidRDefault="00B36FEC" w:rsidP="00B36FEC">
      <w:pPr>
        <w:pStyle w:val="Bibliography"/>
      </w:pPr>
      <w:r>
        <w:t xml:space="preserve">Otten, L. J., &amp; Rugg, M. D. (2005). </w:t>
      </w:r>
      <w:r>
        <w:rPr>
          <w:i/>
          <w:iCs/>
        </w:rPr>
        <w:t>Interpreting event-related brain potentials. Event-related potentials: A methods handbook</w:t>
      </w:r>
      <w:r>
        <w:t>. 3–16.</w:t>
      </w:r>
    </w:p>
    <w:p w14:paraId="774CEF27" w14:textId="77777777" w:rsidR="00B36FEC" w:rsidRDefault="00B36FEC" w:rsidP="00B36FE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5D7FA2C1" w14:textId="77777777" w:rsidR="00B36FEC" w:rsidRDefault="00B36FEC" w:rsidP="00B36FE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4939C0F" w14:textId="77777777" w:rsidR="00B36FEC" w:rsidRDefault="00B36FEC" w:rsidP="00B36FEC">
      <w:pPr>
        <w:pStyle w:val="Bibliography"/>
      </w:pPr>
      <w:r>
        <w:t xml:space="preserve">Peters, M. A. K., &amp; Lau, H. (2015). </w:t>
      </w:r>
      <w:r>
        <w:rPr>
          <w:i/>
          <w:iCs/>
        </w:rPr>
        <w:t>Human observers have optimal introspective access to perceptual processes even for visually masked stimuli</w:t>
      </w:r>
      <w:r>
        <w:t>. 30.</w:t>
      </w:r>
    </w:p>
    <w:p w14:paraId="2DD6AC0A" w14:textId="77777777" w:rsidR="00B36FEC" w:rsidRDefault="00B36FEC" w:rsidP="00B36FE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1F92C524" w14:textId="77777777" w:rsidR="00B36FEC" w:rsidRDefault="00B36FEC" w:rsidP="00B36FE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5CA1B0D2" w14:textId="77777777" w:rsidR="00B36FEC" w:rsidRDefault="00B36FEC" w:rsidP="00B36FEC">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20951B7" w14:textId="77777777" w:rsidR="00B36FEC" w:rsidRDefault="00B36FEC" w:rsidP="00B36FE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7A90A2C2" w14:textId="77777777" w:rsidR="00B36FEC" w:rsidRDefault="00B36FEC" w:rsidP="00B36FE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9C0DF0B" w14:textId="77777777" w:rsidR="00B36FEC" w:rsidRDefault="00B36FEC" w:rsidP="00B36FE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739787F" w14:textId="77777777" w:rsidR="00B36FEC" w:rsidRDefault="00B36FEC" w:rsidP="00B36FEC">
      <w:pPr>
        <w:pStyle w:val="Bibliography"/>
      </w:pPr>
      <w:r>
        <w:lastRenderedPageBreak/>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12D06F44" w14:textId="77777777" w:rsidR="00B36FEC" w:rsidRDefault="00B36FEC" w:rsidP="00B36FE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61492FFC" w14:textId="77777777" w:rsidR="00B36FEC" w:rsidRDefault="00B36FEC" w:rsidP="00B36FE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4FC2BDCC" w14:textId="77777777" w:rsidR="00B36FEC" w:rsidRDefault="00B36FEC" w:rsidP="00B36FEC">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7CF8207C" w14:textId="77777777" w:rsidR="00B36FEC" w:rsidRDefault="00B36FEC" w:rsidP="00B36FE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6032C08" w14:textId="77777777" w:rsidR="00B36FEC" w:rsidRDefault="00B36FEC" w:rsidP="00B36FE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52BD19D4" w14:textId="77777777" w:rsidR="00B36FEC" w:rsidRDefault="00B36FEC" w:rsidP="00B36FE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B94BB93" w14:textId="77777777" w:rsidR="00B36FEC" w:rsidRDefault="00B36FEC" w:rsidP="00B36FE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53ECBCE9" w14:textId="77777777" w:rsidR="00B36FEC" w:rsidRDefault="00B36FEC" w:rsidP="00B36FE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3C180D90" w14:textId="77777777" w:rsidR="00B36FEC" w:rsidRDefault="00B36FEC" w:rsidP="00B36FE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01CD1BC4" w14:textId="77777777" w:rsidR="00B36FEC" w:rsidRDefault="00B36FEC" w:rsidP="00B36FEC">
      <w:pPr>
        <w:pStyle w:val="Bibliography"/>
      </w:pPr>
      <w:r>
        <w:lastRenderedPageBreak/>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34AEE880" w14:textId="77777777" w:rsidR="00B36FEC" w:rsidRDefault="00B36FEC" w:rsidP="00B36FEC">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51A361E" w14:textId="77777777" w:rsidR="00B36FEC" w:rsidRDefault="00B36FEC" w:rsidP="00B36FE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499AEF8B" w14:textId="77777777" w:rsidR="00B36FEC" w:rsidRDefault="00B36FEC" w:rsidP="00B36FE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57E48EBF" w14:textId="77777777" w:rsidR="00B36FEC" w:rsidRDefault="00B36FEC" w:rsidP="00B36FE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76451AC3" w14:textId="77777777" w:rsidR="00B36FEC" w:rsidRDefault="00B36FEC" w:rsidP="00B36FE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5420A1D3" w14:textId="77777777" w:rsidR="00B36FEC" w:rsidRDefault="00B36FEC" w:rsidP="00B36FEC">
      <w:pPr>
        <w:pStyle w:val="Bibliography"/>
      </w:pPr>
      <w:r>
        <w:t xml:space="preserve">Xiao, K., Yamauchi, T., &amp; Bowman, C. (2015). </w:t>
      </w:r>
      <w:r>
        <w:rPr>
          <w:i/>
          <w:iCs/>
        </w:rPr>
        <w:t>Assessing Masked Semantic Priming: Cursor Trajectory versus Response Time Measures</w:t>
      </w:r>
      <w:r>
        <w:t>. 7.</w:t>
      </w:r>
    </w:p>
    <w:p w14:paraId="02ED0694" w14:textId="77777777" w:rsidR="00B36FEC" w:rsidRDefault="00B36FEC" w:rsidP="00B36FE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5A2216F5" w14:textId="77777777" w:rsidR="00B36FEC" w:rsidRDefault="00B36FEC" w:rsidP="00B36FEC">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0400B4FF"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3EFCA2DF" w14:textId="344292FC" w:rsidR="007169F4" w:rsidRDefault="007169F4">
      <w:pPr>
        <w:spacing w:line="480" w:lineRule="auto"/>
        <w:jc w:val="left"/>
        <w:rPr>
          <w:lang w:eastAsia="ja-JP" w:bidi="ar-SA"/>
        </w:rPr>
      </w:pPr>
      <w:r>
        <w:rPr>
          <w:lang w:eastAsia="ja-JP" w:bidi="ar-SA"/>
        </w:rPr>
        <w:br w:type="page"/>
      </w:r>
    </w:p>
    <w:p w14:paraId="26E4135B" w14:textId="2C34D65A" w:rsidR="00E31540" w:rsidRDefault="00E31540" w:rsidP="00FA5E4D">
      <w:pPr>
        <w:pStyle w:val="ListParagraph"/>
        <w:numPr>
          <w:ilvl w:val="0"/>
          <w:numId w:val="20"/>
        </w:numPr>
        <w:rPr>
          <w:lang w:eastAsia="ja-JP" w:bidi="ar-SA"/>
        </w:rPr>
      </w:pPr>
      <w:r>
        <w:rPr>
          <w:lang w:eastAsia="ja-JP" w:bidi="ar-SA"/>
        </w:rPr>
        <w:lastRenderedPageBreak/>
        <w:t xml:space="preserve">Add </w:t>
      </w:r>
      <w:r w:rsidR="00FA5E4D">
        <w:rPr>
          <w:lang w:eastAsia="ja-JP" w:bidi="ar-SA"/>
        </w:rPr>
        <w:t xml:space="preserve">Empty line </w:t>
      </w:r>
      <w:r>
        <w:rPr>
          <w:lang w:eastAsia="ja-JP" w:bidi="ar-SA"/>
        </w:rPr>
        <w:t>before each title</w:t>
      </w:r>
      <w:r w:rsidR="00FA5E4D">
        <w:rPr>
          <w:lang w:eastAsia="ja-JP" w:bidi="ar-SA"/>
        </w:rPr>
        <w:t>?</w:t>
      </w:r>
    </w:p>
    <w:p w14:paraId="02100A20" w14:textId="3C350B61" w:rsidR="00FA5E4D" w:rsidRDefault="00FA5E4D" w:rsidP="00FA5E4D">
      <w:pPr>
        <w:pStyle w:val="ListParagraph"/>
        <w:numPr>
          <w:ilvl w:val="0"/>
          <w:numId w:val="20"/>
        </w:numPr>
        <w:rPr>
          <w:lang w:eastAsia="ja-JP" w:bidi="ar-SA"/>
        </w:rPr>
      </w:pPr>
      <w:r>
        <w:rPr>
          <w:lang w:eastAsia="ja-JP" w:bidi="ar-SA"/>
        </w:rPr>
        <w:t>Add page break before headers? If the header is the last line in a page and its content is in the following page.</w:t>
      </w:r>
    </w:p>
    <w:p w14:paraId="5A02635A" w14:textId="43D6C1C1" w:rsidR="00FC3AAB" w:rsidRDefault="00606B11" w:rsidP="00FA5E4D">
      <w:pPr>
        <w:pStyle w:val="ListParagraph"/>
        <w:numPr>
          <w:ilvl w:val="0"/>
          <w:numId w:val="20"/>
        </w:numPr>
        <w:rPr>
          <w:lang w:eastAsia="ja-JP" w:bidi="ar-SA"/>
        </w:rPr>
      </w:pPr>
      <w:r>
        <w:rPr>
          <w:lang w:eastAsia="ja-JP" w:bidi="ar-SA"/>
        </w:rPr>
        <w:t>Add list of vars that violated normality and maybe their qq-plots.</w:t>
      </w:r>
    </w:p>
    <w:p w14:paraId="2F5CC37E" w14:textId="748F533D" w:rsidR="00C50650" w:rsidRDefault="00C50650" w:rsidP="00C50650">
      <w:pPr>
        <w:pStyle w:val="ListParagraph"/>
        <w:numPr>
          <w:ilvl w:val="0"/>
          <w:numId w:val="20"/>
        </w:numPr>
        <w:rPr>
          <w:lang w:eastAsia="ja-JP" w:bidi="ar-SA"/>
        </w:rPr>
      </w:pPr>
      <w:r>
        <w:rPr>
          <w:lang w:eastAsia="ja-JP" w:bidi="ar-SA"/>
        </w:rPr>
        <w:t xml:space="preserve">Make sure all references appear in </w:t>
      </w:r>
      <w:r>
        <w:rPr>
          <w:lang w:eastAsia="ja-JP" w:bidi="ar-SA"/>
        </w:rPr>
        <w:t>bibliography.</w:t>
      </w:r>
    </w:p>
    <w:p w14:paraId="06717873" w14:textId="77777777" w:rsidR="00C50650" w:rsidRDefault="00C50650" w:rsidP="00C50650">
      <w:pPr>
        <w:pStyle w:val="ListParagraph"/>
        <w:numPr>
          <w:ilvl w:val="0"/>
          <w:numId w:val="20"/>
        </w:numPr>
        <w:rPr>
          <w:lang w:eastAsia="ja-JP" w:bidi="ar-SA"/>
        </w:rPr>
      </w:pPr>
      <w:r>
        <w:rPr>
          <w:lang w:eastAsia="ja-JP" w:bidi="ar-SA"/>
        </w:rPr>
        <w:t>Ideas for content:</w:t>
      </w:r>
    </w:p>
    <w:p w14:paraId="55909326" w14:textId="51108D33" w:rsidR="00C50650" w:rsidRDefault="00C50650" w:rsidP="00C50650">
      <w:pPr>
        <w:pStyle w:val="ListParagraph"/>
        <w:numPr>
          <w:ilvl w:val="1"/>
          <w:numId w:val="20"/>
        </w:numPr>
        <w:rPr>
          <w:lang w:eastAsia="ja-JP" w:bidi="ar-SA"/>
        </w:rPr>
      </w:pPr>
      <w:r>
        <w:rPr>
          <w:lang w:eastAsia="ja-JP" w:bidi="ar-SA"/>
        </w:rPr>
        <w:t>This paper claims averaging trajectories is wrong. Read it before the thesis test:</w:t>
      </w:r>
      <w:r>
        <w:rPr>
          <w:lang w:eastAsia="ja-JP" w:bidi="ar-SA"/>
        </w:rPr>
        <w:t xml:space="preserve"> </w:t>
      </w:r>
      <w:r>
        <w:rPr>
          <w:lang w:eastAsia="ja-JP" w:bidi="ar-SA"/>
        </w:rPr>
        <w:t>Wulff (2019). Mouse-tracking: Detecting types in movement trajectories</w:t>
      </w:r>
    </w:p>
    <w:p w14:paraId="49A57494" w14:textId="3D4290C3" w:rsidR="00C50650" w:rsidRDefault="00C50650" w:rsidP="00C50650">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30316272" w14:textId="48EAC397" w:rsidR="00C50650" w:rsidRDefault="00C50650" w:rsidP="00C50650">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719A855B" w14:textId="77777777" w:rsidR="00C50650" w:rsidRDefault="00C50650" w:rsidP="00C50650">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sectPr w:rsidR="00C50650" w:rsidSect="00DC4DA6">
      <w:headerReference w:type="default" r:id="rId20"/>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6" w:author="Chen Heller" w:date="2022-09-14T19:07:00Z" w:initials="CH">
    <w:p w14:paraId="1E6EC32F" w14:textId="77777777" w:rsidR="00381259" w:rsidRDefault="00381259" w:rsidP="007321F3">
      <w:pPr>
        <w:pStyle w:val="CommentText"/>
        <w:jc w:val="left"/>
      </w:pPr>
      <w:r>
        <w:rPr>
          <w:rStyle w:val="CommentReference"/>
        </w:rPr>
        <w:annotationRef/>
      </w:r>
      <w:r>
        <w:t>Add hebrew abstract</w:t>
      </w:r>
    </w:p>
  </w:comment>
  <w:comment w:id="120" w:author="Chen Heller" w:date="2022-06-29T17:56:00Z" w:initials="CH">
    <w:p w14:paraId="11A9C09E" w14:textId="0F2074E4"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121" w:author="Liad Mudrik" w:date="2022-09-12T12:05:00Z" w:initials="LM">
    <w:p w14:paraId="59A7D187" w14:textId="77777777" w:rsidR="00D94A6E" w:rsidRDefault="00D94A6E" w:rsidP="00014629">
      <w:pPr>
        <w:jc w:val="left"/>
      </w:pPr>
      <w:r>
        <w:rPr>
          <w:rStyle w:val="CommentReference"/>
        </w:rPr>
        <w:annotationRef/>
      </w:r>
      <w:r>
        <w:rPr>
          <w:sz w:val="20"/>
          <w:szCs w:val="20"/>
        </w:rPr>
        <w:t>sorry, is this a comment for me?</w:t>
      </w:r>
    </w:p>
  </w:comment>
  <w:comment w:id="123" w:author="Liad Mudrik" w:date="2022-09-12T12:05:00Z" w:initials="LM">
    <w:p w14:paraId="2887BD71" w14:textId="77777777" w:rsidR="00D44B6C" w:rsidRDefault="00D44B6C" w:rsidP="009F708C">
      <w:pPr>
        <w:jc w:val="left"/>
      </w:pPr>
      <w:r>
        <w:rPr>
          <w:rStyle w:val="CommentReference"/>
        </w:rPr>
        <w:annotationRef/>
      </w:r>
      <w:r>
        <w:rPr>
          <w:sz w:val="20"/>
          <w:szCs w:val="20"/>
        </w:rPr>
        <w:t xml:space="preserve">here you should give the psych toolbox reference. I believe it is Pelly et all or something like that </w:t>
      </w:r>
    </w:p>
  </w:comment>
  <w:comment w:id="124" w:author="Chen Heller" w:date="2022-09-13T12:35:00Z" w:initials="CH">
    <w:p w14:paraId="7EAFA6EC" w14:textId="77777777" w:rsidR="003B5D17" w:rsidRDefault="003B5D17" w:rsidP="00897A19">
      <w:pPr>
        <w:pStyle w:val="CommentText"/>
        <w:jc w:val="left"/>
      </w:pPr>
      <w:r>
        <w:rPr>
          <w:rStyle w:val="CommentReference"/>
        </w:rPr>
        <w:annotationRef/>
      </w:r>
      <w:r>
        <w:t>Than add references to other programs as well</w:t>
      </w:r>
    </w:p>
  </w:comment>
  <w:comment w:id="146" w:author="Chen Heller" w:date="2022-09-14T12:23:00Z" w:initials="CH">
    <w:p w14:paraId="24AA99F6" w14:textId="77777777" w:rsidR="0019704E" w:rsidRDefault="0019704E" w:rsidP="002B038C">
      <w:pPr>
        <w:pStyle w:val="CommentText"/>
        <w:jc w:val="left"/>
      </w:pPr>
      <w:r>
        <w:rPr>
          <w:rStyle w:val="CommentReference"/>
        </w:rPr>
        <w:annotationRef/>
      </w:r>
      <w:r>
        <w:t>Add to supplementary material the list of variables that violated normality.</w:t>
      </w:r>
    </w:p>
  </w:comment>
  <w:comment w:id="147" w:author="Chen Heller" w:date="2022-09-11T21:31:00Z" w:initials="CH">
    <w:p w14:paraId="3ED609D1" w14:textId="6CEF3F28" w:rsidR="00CB58A8" w:rsidRDefault="00CB58A8" w:rsidP="00D358C1">
      <w:pPr>
        <w:pStyle w:val="CommentText"/>
        <w:jc w:val="left"/>
      </w:pPr>
      <w:r>
        <w:rPr>
          <w:rStyle w:val="CommentReference"/>
        </w:rPr>
        <w:annotationRef/>
      </w:r>
      <w:r>
        <w:t>Add refrence to Mattan's package</w:t>
      </w:r>
    </w:p>
  </w:comment>
  <w:comment w:id="149" w:author="Liad Mudrik" w:date="2022-09-12T12:08:00Z" w:initials="LM">
    <w:p w14:paraId="37F33C6B" w14:textId="77777777" w:rsidR="00723227" w:rsidRDefault="00723227" w:rsidP="002C02B1">
      <w:pPr>
        <w:jc w:val="left"/>
      </w:pPr>
      <w:r>
        <w:rPr>
          <w:rStyle w:val="CommentReference"/>
        </w:rPr>
        <w:annotationRef/>
      </w:r>
      <w:r>
        <w:rPr>
          <w:sz w:val="20"/>
          <w:szCs w:val="20"/>
        </w:rPr>
        <w:t>add the statistics for this violation</w:t>
      </w:r>
    </w:p>
  </w:comment>
  <w:comment w:id="150" w:author="Chen Heller" w:date="2022-09-13T22:37:00Z" w:initials="CH">
    <w:p w14:paraId="3F7592A7" w14:textId="77777777" w:rsidR="000A6A44" w:rsidRDefault="000A6A44" w:rsidP="004A4801">
      <w:pPr>
        <w:pStyle w:val="CommentText"/>
        <w:jc w:val="left"/>
      </w:pPr>
      <w:r>
        <w:rPr>
          <w:rStyle w:val="CommentReference"/>
        </w:rPr>
        <w:annotationRef/>
      </w:r>
      <w:r>
        <w:t>QQ plots?</w:t>
      </w:r>
    </w:p>
  </w:comment>
  <w:comment w:id="151" w:author="Chen Heller" w:date="2022-09-13T22:55:00Z" w:initials="CH">
    <w:p w14:paraId="64890F94" w14:textId="77777777" w:rsidR="00965216" w:rsidRDefault="00965216" w:rsidP="00BE7C76">
      <w:pPr>
        <w:pStyle w:val="CommentText"/>
        <w:jc w:val="left"/>
      </w:pPr>
      <w:r>
        <w:rPr>
          <w:rStyle w:val="CommentReference"/>
        </w:rPr>
        <w:annotationRef/>
      </w:r>
      <w:r>
        <w:t>Write that the decision was made according to a qq-plot</w:t>
      </w:r>
    </w:p>
  </w:comment>
  <w:comment w:id="152" w:author="Chen Heller" w:date="2022-09-14T12:19:00Z" w:initials="CH">
    <w:p w14:paraId="0C608E34" w14:textId="77777777" w:rsidR="00783C99" w:rsidRDefault="00783C99" w:rsidP="00685CCC">
      <w:pPr>
        <w:pStyle w:val="CommentText"/>
        <w:jc w:val="left"/>
      </w:pPr>
      <w:r>
        <w:rPr>
          <w:rStyle w:val="CommentReference"/>
        </w:rPr>
        <w:annotationRef/>
      </w:r>
      <w:r>
        <w:t>You can add the QQ-plots in the supplementary material.</w:t>
      </w:r>
    </w:p>
  </w:comment>
  <w:comment w:id="299" w:author="Chen Heller" w:date="2022-09-14T12:26:00Z" w:initials="CH">
    <w:p w14:paraId="52189408" w14:textId="0BB0DDCC" w:rsidR="004130C2" w:rsidRDefault="004130C2" w:rsidP="0056531F">
      <w:pPr>
        <w:pStyle w:val="CommentText"/>
        <w:jc w:val="left"/>
      </w:pPr>
      <w:r>
        <w:rPr>
          <w:rStyle w:val="CommentReference"/>
        </w:rPr>
        <w:annotationRef/>
      </w:r>
      <w:r>
        <w:t>Make sure each discussion matches its results</w:t>
      </w:r>
    </w:p>
  </w:comment>
  <w:comment w:id="519" w:author="Liad Mudrik" w:date="2022-09-12T12:54:00Z" w:initials="LM">
    <w:p w14:paraId="52370B4B" w14:textId="35AA1CB4"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562" w:author="Chen Heller" w:date="2022-09-12T12:52:00Z" w:initials="CH">
    <w:p w14:paraId="1BC3811E" w14:textId="22FBB110"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563" w:author="Liad Mudrik" w:date="2022-09-12T13:08:00Z" w:initials="LM">
    <w:p w14:paraId="52056BDC" w14:textId="77777777" w:rsidR="00D53840" w:rsidRDefault="00B25647" w:rsidP="006309D9">
      <w:pPr>
        <w:jc w:val="left"/>
      </w:pPr>
      <w:r>
        <w:rPr>
          <w:rStyle w:val="CommentReference"/>
        </w:rPr>
        <w:annotationRef/>
      </w:r>
      <w:r w:rsidR="00D53840">
        <w:rPr>
          <w:sz w:val="20"/>
          <w:szCs w:val="20"/>
        </w:rPr>
        <w:t>I agree</w:t>
      </w:r>
    </w:p>
  </w:comment>
  <w:comment w:id="564" w:author="Chen Heller" w:date="2022-09-14T12:35:00Z" w:initials="CH">
    <w:p w14:paraId="303C3C2A" w14:textId="77777777" w:rsidR="001926CA" w:rsidRDefault="00470181" w:rsidP="00F47596">
      <w:pPr>
        <w:pStyle w:val="CommentText"/>
        <w:jc w:val="left"/>
      </w:pPr>
      <w:r>
        <w:rPr>
          <w:rStyle w:val="CommentReference"/>
        </w:rPr>
        <w:annotationRef/>
      </w:r>
      <w:r w:rsidR="001926CA">
        <w:t>You could put it in the supplementary material as a table</w:t>
      </w:r>
    </w:p>
  </w:comment>
  <w:comment w:id="767"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771" w:author="Chen Heller" w:date="2022-08-26T11:12:00Z" w:initials="CH">
    <w:p w14:paraId="48D7BC2B" w14:textId="3C0AA676"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781" w:author="Liad Mudrik" w:date="2022-09-12T13:39:00Z" w:initials="LM">
    <w:p w14:paraId="2427B8A6" w14:textId="77777777"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782"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845" w:author="Chen Heller" w:date="2022-09-14T17:15:00Z" w:initials="CH">
    <w:p w14:paraId="759769E6" w14:textId="34E3C73A" w:rsidR="00D5192F" w:rsidRDefault="00D5192F" w:rsidP="00930F21">
      <w:pPr>
        <w:pStyle w:val="CommentText"/>
        <w:jc w:val="left"/>
        <w:rPr>
          <w:rFonts w:hint="cs"/>
          <w:rtl/>
        </w:rPr>
      </w:pPr>
      <w:r>
        <w:rPr>
          <w:rStyle w:val="CommentReference"/>
        </w:rPr>
        <w:annotationRef/>
      </w:r>
      <w:r>
        <w:t>Use a table for this</w:t>
      </w:r>
    </w:p>
  </w:comment>
  <w:comment w:id="1011" w:author="Chen Heller" w:date="2022-09-14T22:53:00Z" w:initials="CH">
    <w:p w14:paraId="20BC130C" w14:textId="77777777" w:rsidR="007B4A83" w:rsidRDefault="007B4A83" w:rsidP="00987CF0">
      <w:pPr>
        <w:pStyle w:val="CommentText"/>
        <w:jc w:val="left"/>
      </w:pPr>
      <w:r>
        <w:rPr>
          <w:rStyle w:val="CommentReference"/>
        </w:rPr>
        <w:annotationRef/>
      </w:r>
      <w:r>
        <w:t>This is the closest I could find</w:t>
      </w:r>
    </w:p>
  </w:comment>
  <w:comment w:id="1023" w:author="Liad Mudrik" w:date="2022-09-12T17:03:00Z" w:initials="LM">
    <w:p w14:paraId="76CF7F26" w14:textId="77777777" w:rsidR="005F1215" w:rsidRDefault="005F1215" w:rsidP="006671B8">
      <w:pPr>
        <w:jc w:val="left"/>
      </w:pPr>
      <w:r>
        <w:rPr>
          <w:rStyle w:val="CommentReference"/>
        </w:rPr>
        <w:annotationRef/>
      </w:r>
      <w:r>
        <w:rPr>
          <w:sz w:val="20"/>
          <w:szCs w:val="20"/>
        </w:rPr>
        <w:t>Dror’s paper?</w:t>
      </w:r>
    </w:p>
  </w:comment>
  <w:comment w:id="1026" w:author="Liad Mudrik" w:date="2022-09-12T17:28:00Z" w:initials="LM">
    <w:p w14:paraId="6DE2CBC9" w14:textId="77777777" w:rsidR="006316CA" w:rsidRDefault="006316CA" w:rsidP="00FE52CA">
      <w:pPr>
        <w:jc w:val="left"/>
      </w:pPr>
      <w:r>
        <w:rPr>
          <w:rStyle w:val="CommentReference"/>
        </w:rPr>
        <w:annotationRef/>
      </w:r>
      <w:r>
        <w:rPr>
          <w:sz w:val="20"/>
          <w:szCs w:val="20"/>
        </w:rPr>
        <w:t>I have a feeling we’ve already been here :-) does any one actually says that? If so, give reference. If so, say “and accordingly might be expected to be more sensitive…”</w:t>
      </w:r>
    </w:p>
  </w:comment>
  <w:comment w:id="1029" w:author="Chen Heller" w:date="2022-09-13T13:43:00Z" w:initials="CH">
    <w:p w14:paraId="5ECD902C" w14:textId="77777777" w:rsidR="006A758F" w:rsidRDefault="006A758F" w:rsidP="002D1706">
      <w:pPr>
        <w:pStyle w:val="CommentText"/>
        <w:jc w:val="left"/>
      </w:pPr>
      <w:r>
        <w:rPr>
          <w:rStyle w:val="CommentReference"/>
        </w:rPr>
        <w:annotationRef/>
      </w:r>
      <w:r>
        <w:t>IS thi swritten properly?</w:t>
      </w:r>
    </w:p>
  </w:comment>
  <w:comment w:id="1030" w:author="Chen Heller" w:date="2022-09-04T13:36:00Z" w:initials="CH">
    <w:p w14:paraId="32662B10" w14:textId="704466F2"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031"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032" w:author="Chen Heller" w:date="2022-09-14T14:55:00Z" w:initials="CH">
    <w:p w14:paraId="7BAFF792" w14:textId="77777777" w:rsidR="001016A8" w:rsidRDefault="001016A8" w:rsidP="00CC7C8B">
      <w:pPr>
        <w:pStyle w:val="CommentText"/>
        <w:jc w:val="left"/>
      </w:pPr>
      <w:r>
        <w:rPr>
          <w:rStyle w:val="CommentReference"/>
        </w:rPr>
        <w:annotationRef/>
      </w:r>
      <w:r>
        <w:t>Best I can do is compare realtive SD in all the studies that included both keyboard and motion tracking.</w:t>
      </w:r>
    </w:p>
  </w:comment>
  <w:comment w:id="1033" w:author="Liad Mudrik" w:date="2022-09-12T17:09:00Z" w:initials="LM">
    <w:p w14:paraId="0DECE497" w14:textId="51BA3080" w:rsidR="00746BAC" w:rsidRDefault="00746BAC" w:rsidP="00FC32EF">
      <w:pPr>
        <w:jc w:val="left"/>
      </w:pPr>
      <w:r>
        <w:rPr>
          <w:rStyle w:val="CommentReference"/>
        </w:rPr>
        <w:annotationRef/>
      </w:r>
      <w:r>
        <w:rPr>
          <w:sz w:val="20"/>
          <w:szCs w:val="20"/>
        </w:rPr>
        <w:t>again, it would be good to back this up</w:t>
      </w:r>
    </w:p>
  </w:comment>
  <w:comment w:id="1034" w:author="Liad Mudrik" w:date="2022-09-12T17:10:00Z" w:initials="LM">
    <w:p w14:paraId="70E9A686" w14:textId="77777777" w:rsidR="00FC6200" w:rsidRDefault="00FC6200" w:rsidP="00B21E16">
      <w:pPr>
        <w:jc w:val="left"/>
      </w:pPr>
      <w:r>
        <w:rPr>
          <w:rStyle w:val="CommentReference"/>
        </w:rPr>
        <w:annotationRef/>
      </w:r>
      <w:r>
        <w:rPr>
          <w:sz w:val="20"/>
          <w:szCs w:val="20"/>
        </w:rPr>
        <w:t>what does this reference index?</w:t>
      </w:r>
    </w:p>
  </w:comment>
  <w:comment w:id="1035"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 w:id="1039" w:author="Chen Heller" w:date="2022-09-14T15:28:00Z" w:initials="CH">
    <w:p w14:paraId="293CF456" w14:textId="77777777" w:rsidR="00C42DC7" w:rsidRDefault="00C42DC7" w:rsidP="00BE3618">
      <w:pPr>
        <w:pStyle w:val="CommentText"/>
        <w:jc w:val="left"/>
      </w:pPr>
      <w:r>
        <w:rPr>
          <w:rStyle w:val="CommentReference"/>
        </w:rPr>
        <w:annotationRef/>
      </w:r>
      <w:r>
        <w:t>Too l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6EC32F" w15:done="0"/>
  <w15:commentEx w15:paraId="4EB89988" w15:done="0"/>
  <w15:commentEx w15:paraId="59A7D187" w15:paraIdParent="4EB89988" w15:done="0"/>
  <w15:commentEx w15:paraId="2887BD71" w15:done="0"/>
  <w15:commentEx w15:paraId="7EAFA6EC" w15:paraIdParent="2887BD71" w15:done="0"/>
  <w15:commentEx w15:paraId="24AA99F6" w15:done="0"/>
  <w15:commentEx w15:paraId="3ED609D1" w15:done="0"/>
  <w15:commentEx w15:paraId="37F33C6B" w15:done="0"/>
  <w15:commentEx w15:paraId="3F7592A7" w15:paraIdParent="37F33C6B" w15:done="0"/>
  <w15:commentEx w15:paraId="64890F94" w15:paraIdParent="37F33C6B" w15:done="0"/>
  <w15:commentEx w15:paraId="0C608E34" w15:paraIdParent="37F33C6B" w15:done="0"/>
  <w15:commentEx w15:paraId="52189408" w15:done="0"/>
  <w15:commentEx w15:paraId="52370B4B" w15:done="0"/>
  <w15:commentEx w15:paraId="7FA8667A" w15:done="0"/>
  <w15:commentEx w15:paraId="52056BDC" w15:paraIdParent="7FA8667A" w15:done="0"/>
  <w15:commentEx w15:paraId="303C3C2A" w15:paraIdParent="7FA8667A" w15:done="0"/>
  <w15:commentEx w15:paraId="094AF53A" w15:done="1"/>
  <w15:commentEx w15:paraId="48D7BC2B" w15:done="0"/>
  <w15:commentEx w15:paraId="2427B8A6" w15:done="0"/>
  <w15:commentEx w15:paraId="067F8DF3" w15:paraIdParent="2427B8A6" w15:done="0"/>
  <w15:commentEx w15:paraId="759769E6" w15:done="0"/>
  <w15:commentEx w15:paraId="20BC130C" w15:done="0"/>
  <w15:commentEx w15:paraId="76CF7F26" w15:done="0"/>
  <w15:commentEx w15:paraId="6DE2CBC9" w15:done="0"/>
  <w15:commentEx w15:paraId="5ECD902C" w15:done="0"/>
  <w15:commentEx w15:paraId="57C983B6" w15:done="0"/>
  <w15:commentEx w15:paraId="2FF58999" w15:done="0"/>
  <w15:commentEx w15:paraId="7BAFF792" w15:paraIdParent="2FF58999" w15:done="0"/>
  <w15:commentEx w15:paraId="0DECE497" w15:done="0"/>
  <w15:commentEx w15:paraId="70E9A686" w15:done="0"/>
  <w15:commentEx w15:paraId="513FC114" w15:paraIdParent="70E9A686" w15:done="0"/>
  <w15:commentEx w15:paraId="293CF4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CA4D9" w16cex:dateUtc="2022-09-14T16:07:00Z"/>
  <w16cex:commentExtensible w16cex:durableId="266710EB" w16cex:dateUtc="2022-06-29T14:56:00Z"/>
  <w16cex:commentExtensible w16cex:durableId="26C99EF7" w16cex:dateUtc="2022-09-12T19:05:00Z"/>
  <w16cex:commentExtensible w16cex:durableId="26C99F1D" w16cex:dateUtc="2022-09-12T19:05:00Z"/>
  <w16cex:commentExtensible w16cex:durableId="26CAF7A0" w16cex:dateUtc="2022-09-13T09:35:00Z"/>
  <w16cex:commentExtensible w16cex:durableId="26CC4654" w16cex:dateUtc="2022-09-14T09:23:00Z"/>
  <w16cex:commentExtensible w16cex:durableId="26C8D221" w16cex:dateUtc="2022-09-11T18:31:00Z"/>
  <w16cex:commentExtensible w16cex:durableId="26C99FD1" w16cex:dateUtc="2022-09-12T19:08:00Z"/>
  <w16cex:commentExtensible w16cex:durableId="26CB84B6" w16cex:dateUtc="2022-09-13T19:37:00Z"/>
  <w16cex:commentExtensible w16cex:durableId="26CB88CC" w16cex:dateUtc="2022-09-13T19:55:00Z"/>
  <w16cex:commentExtensible w16cex:durableId="26CC454E" w16cex:dateUtc="2022-09-14T09:19:00Z"/>
  <w16cex:commentExtensible w16cex:durableId="26CC46E4" w16cex:dateUtc="2022-09-14T09:26:00Z"/>
  <w16cex:commentExtensible w16cex:durableId="26C9AA92" w16cex:dateUtc="2022-09-12T19:54:00Z"/>
  <w16cex:commentExtensible w16cex:durableId="26C9AA23" w16cex:dateUtc="2022-09-12T09:52:00Z"/>
  <w16cex:commentExtensible w16cex:durableId="26C9ADEB" w16cex:dateUtc="2022-09-12T20:08:00Z"/>
  <w16cex:commentExtensible w16cex:durableId="26CC48F7" w16cex:dateUtc="2022-09-14T09:35:00Z"/>
  <w16cex:commentExtensible w16cex:durableId="26BAFD12" w16cex:dateUtc="2022-09-01T06:42:00Z"/>
  <w16cex:commentExtensible w16cex:durableId="26B32938" w16cex:dateUtc="2022-08-26T08:12:00Z"/>
  <w16cex:commentExtensible w16cex:durableId="26C9B513" w16cex:dateUtc="2022-09-12T20:39:00Z"/>
  <w16cex:commentExtensible w16cex:durableId="26CCA3CD" w16cex:dateUtc="2022-09-14T16:02:00Z"/>
  <w16cex:commentExtensible w16cex:durableId="26CC8AA1" w16cex:dateUtc="2022-09-14T14:15:00Z"/>
  <w16cex:commentExtensible w16cex:durableId="26CCD9FE" w16cex:dateUtc="2022-09-14T19:53:00Z"/>
  <w16cex:commentExtensible w16cex:durableId="26C9E4FE" w16cex:dateUtc="2022-09-13T00:03:00Z"/>
  <w16cex:commentExtensible w16cex:durableId="26C9EAA8" w16cex:dateUtc="2022-09-13T00:28:00Z"/>
  <w16cex:commentExtensible w16cex:durableId="26CB0788" w16cex:dateUtc="2022-09-13T10:4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9E696" w16cex:dateUtc="2022-09-13T00:10:00Z"/>
  <w16cex:commentExtensible w16cex:durableId="26CB07F2" w16cex:dateUtc="2022-09-13T10:45:00Z"/>
  <w16cex:commentExtensible w16cex:durableId="26CC7180" w16cex:dateUtc="2022-09-14T1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6EC32F" w16cid:durableId="26CCA4D9"/>
  <w16cid:commentId w16cid:paraId="4EB89988" w16cid:durableId="266710EB"/>
  <w16cid:commentId w16cid:paraId="59A7D187" w16cid:durableId="26C99EF7"/>
  <w16cid:commentId w16cid:paraId="2887BD71" w16cid:durableId="26C99F1D"/>
  <w16cid:commentId w16cid:paraId="7EAFA6EC" w16cid:durableId="26CAF7A0"/>
  <w16cid:commentId w16cid:paraId="24AA99F6" w16cid:durableId="26CC4654"/>
  <w16cid:commentId w16cid:paraId="3ED609D1" w16cid:durableId="26C8D221"/>
  <w16cid:commentId w16cid:paraId="37F33C6B" w16cid:durableId="26C99FD1"/>
  <w16cid:commentId w16cid:paraId="3F7592A7" w16cid:durableId="26CB84B6"/>
  <w16cid:commentId w16cid:paraId="64890F94" w16cid:durableId="26CB88CC"/>
  <w16cid:commentId w16cid:paraId="0C608E34" w16cid:durableId="26CC454E"/>
  <w16cid:commentId w16cid:paraId="52189408" w16cid:durableId="26CC46E4"/>
  <w16cid:commentId w16cid:paraId="52370B4B" w16cid:durableId="26C9AA92"/>
  <w16cid:commentId w16cid:paraId="7FA8667A" w16cid:durableId="26C9AA23"/>
  <w16cid:commentId w16cid:paraId="52056BDC" w16cid:durableId="26C9ADEB"/>
  <w16cid:commentId w16cid:paraId="303C3C2A" w16cid:durableId="26CC48F7"/>
  <w16cid:commentId w16cid:paraId="094AF53A" w16cid:durableId="26BAFD12"/>
  <w16cid:commentId w16cid:paraId="48D7BC2B" w16cid:durableId="26B32938"/>
  <w16cid:commentId w16cid:paraId="2427B8A6" w16cid:durableId="26C9B513"/>
  <w16cid:commentId w16cid:paraId="067F8DF3" w16cid:durableId="26CCA3CD"/>
  <w16cid:commentId w16cid:paraId="759769E6" w16cid:durableId="26CC8AA1"/>
  <w16cid:commentId w16cid:paraId="20BC130C" w16cid:durableId="26CCD9FE"/>
  <w16cid:commentId w16cid:paraId="76CF7F26" w16cid:durableId="26C9E4FE"/>
  <w16cid:commentId w16cid:paraId="6DE2CBC9" w16cid:durableId="26C9EAA8"/>
  <w16cid:commentId w16cid:paraId="5ECD902C" w16cid:durableId="26CB0788"/>
  <w16cid:commentId w16cid:paraId="57C983B6" w16cid:durableId="26BF287B"/>
  <w16cid:commentId w16cid:paraId="2FF58999" w16cid:durableId="26C9E63C"/>
  <w16cid:commentId w16cid:paraId="7BAFF792" w16cid:durableId="26CC69CD"/>
  <w16cid:commentId w16cid:paraId="0DECE497" w16cid:durableId="26C9E65F"/>
  <w16cid:commentId w16cid:paraId="70E9A686" w16cid:durableId="26C9E696"/>
  <w16cid:commentId w16cid:paraId="513FC114" w16cid:durableId="26CB07F2"/>
  <w16cid:commentId w16cid:paraId="293CF456" w16cid:durableId="26CC71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1F5A4" w14:textId="77777777" w:rsidR="00EB13B2" w:rsidRDefault="00EB13B2" w:rsidP="00E96D8E">
      <w:r>
        <w:separator/>
      </w:r>
    </w:p>
  </w:endnote>
  <w:endnote w:type="continuationSeparator" w:id="0">
    <w:p w14:paraId="22DF45AF" w14:textId="77777777" w:rsidR="00EB13B2" w:rsidRDefault="00EB13B2"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88220" w14:textId="77777777" w:rsidR="00EB13B2" w:rsidRDefault="00EB13B2" w:rsidP="00E96D8E">
      <w:r>
        <w:separator/>
      </w:r>
    </w:p>
  </w:footnote>
  <w:footnote w:type="continuationSeparator" w:id="0">
    <w:p w14:paraId="58D4C9F9" w14:textId="77777777" w:rsidR="00EB13B2" w:rsidRDefault="00EB13B2"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4437"/>
    <w:rsid w:val="001448F8"/>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3A88"/>
    <w:rsid w:val="001D3E89"/>
    <w:rsid w:val="001D5177"/>
    <w:rsid w:val="001D5BF1"/>
    <w:rsid w:val="001D6067"/>
    <w:rsid w:val="001D6265"/>
    <w:rsid w:val="001D6512"/>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6948"/>
    <w:rsid w:val="0025720C"/>
    <w:rsid w:val="00260B74"/>
    <w:rsid w:val="0026173E"/>
    <w:rsid w:val="00261B3E"/>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9"/>
    <w:rsid w:val="002A4B4D"/>
    <w:rsid w:val="002A5026"/>
    <w:rsid w:val="002A5658"/>
    <w:rsid w:val="002A5D3E"/>
    <w:rsid w:val="002A611B"/>
    <w:rsid w:val="002A64E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0C2"/>
    <w:rsid w:val="00413779"/>
    <w:rsid w:val="00413857"/>
    <w:rsid w:val="00413AD9"/>
    <w:rsid w:val="00413ECD"/>
    <w:rsid w:val="00414288"/>
    <w:rsid w:val="004149E5"/>
    <w:rsid w:val="00414D51"/>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7561"/>
    <w:rsid w:val="00457DEF"/>
    <w:rsid w:val="00457E54"/>
    <w:rsid w:val="004607BC"/>
    <w:rsid w:val="00460A6A"/>
    <w:rsid w:val="00460AC2"/>
    <w:rsid w:val="00461724"/>
    <w:rsid w:val="00461EEA"/>
    <w:rsid w:val="00463368"/>
    <w:rsid w:val="00463786"/>
    <w:rsid w:val="00463A29"/>
    <w:rsid w:val="00463D23"/>
    <w:rsid w:val="00463F86"/>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3A2B"/>
    <w:rsid w:val="004943BB"/>
    <w:rsid w:val="00494713"/>
    <w:rsid w:val="00495453"/>
    <w:rsid w:val="00495A13"/>
    <w:rsid w:val="00497833"/>
    <w:rsid w:val="004979D4"/>
    <w:rsid w:val="00497BB2"/>
    <w:rsid w:val="00497D57"/>
    <w:rsid w:val="004A114B"/>
    <w:rsid w:val="004A15A9"/>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25AA"/>
    <w:rsid w:val="004D2D11"/>
    <w:rsid w:val="004D39BB"/>
    <w:rsid w:val="004D40BE"/>
    <w:rsid w:val="004D43D2"/>
    <w:rsid w:val="004D4528"/>
    <w:rsid w:val="004D5003"/>
    <w:rsid w:val="004D558B"/>
    <w:rsid w:val="004D6A76"/>
    <w:rsid w:val="004D6C22"/>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8F"/>
    <w:rsid w:val="00532E1D"/>
    <w:rsid w:val="005333D3"/>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B45"/>
    <w:rsid w:val="005F573D"/>
    <w:rsid w:val="005F5BB1"/>
    <w:rsid w:val="005F5DBF"/>
    <w:rsid w:val="005F6361"/>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C6A"/>
    <w:rsid w:val="006B7E6A"/>
    <w:rsid w:val="006C00C1"/>
    <w:rsid w:val="006C027B"/>
    <w:rsid w:val="006C08C3"/>
    <w:rsid w:val="006C111E"/>
    <w:rsid w:val="006C164D"/>
    <w:rsid w:val="006C231A"/>
    <w:rsid w:val="006C2804"/>
    <w:rsid w:val="006C2C93"/>
    <w:rsid w:val="006C2FEA"/>
    <w:rsid w:val="006C30C7"/>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2"/>
    <w:rsid w:val="007D4D98"/>
    <w:rsid w:val="007D4EDB"/>
    <w:rsid w:val="007D4FD0"/>
    <w:rsid w:val="007D5385"/>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4762"/>
    <w:rsid w:val="00875B00"/>
    <w:rsid w:val="00877280"/>
    <w:rsid w:val="008776A8"/>
    <w:rsid w:val="00880407"/>
    <w:rsid w:val="00882FE3"/>
    <w:rsid w:val="00882FE9"/>
    <w:rsid w:val="00883667"/>
    <w:rsid w:val="00883733"/>
    <w:rsid w:val="008838A7"/>
    <w:rsid w:val="00883958"/>
    <w:rsid w:val="008843BB"/>
    <w:rsid w:val="008846F9"/>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C86"/>
    <w:rsid w:val="00927E3C"/>
    <w:rsid w:val="00932732"/>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BAE"/>
    <w:rsid w:val="00963730"/>
    <w:rsid w:val="00964C67"/>
    <w:rsid w:val="00964D17"/>
    <w:rsid w:val="00964D34"/>
    <w:rsid w:val="00964D4A"/>
    <w:rsid w:val="00964FF9"/>
    <w:rsid w:val="00965216"/>
    <w:rsid w:val="00965706"/>
    <w:rsid w:val="0096653D"/>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8E6"/>
    <w:rsid w:val="00A24DAE"/>
    <w:rsid w:val="00A25EEA"/>
    <w:rsid w:val="00A26212"/>
    <w:rsid w:val="00A264EA"/>
    <w:rsid w:val="00A26E41"/>
    <w:rsid w:val="00A27819"/>
    <w:rsid w:val="00A3021D"/>
    <w:rsid w:val="00A30850"/>
    <w:rsid w:val="00A310AB"/>
    <w:rsid w:val="00A319B7"/>
    <w:rsid w:val="00A321E4"/>
    <w:rsid w:val="00A322E0"/>
    <w:rsid w:val="00A330B5"/>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AE"/>
    <w:rsid w:val="00AD6F04"/>
    <w:rsid w:val="00AD6F61"/>
    <w:rsid w:val="00AD6FB1"/>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B54"/>
    <w:rsid w:val="00B47382"/>
    <w:rsid w:val="00B479D0"/>
    <w:rsid w:val="00B47C3E"/>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4B5"/>
    <w:rsid w:val="00C91E33"/>
    <w:rsid w:val="00C92864"/>
    <w:rsid w:val="00C947BC"/>
    <w:rsid w:val="00C95261"/>
    <w:rsid w:val="00C95F7C"/>
    <w:rsid w:val="00C96149"/>
    <w:rsid w:val="00C961E8"/>
    <w:rsid w:val="00C9660A"/>
    <w:rsid w:val="00C97129"/>
    <w:rsid w:val="00C973A3"/>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87B"/>
    <w:rsid w:val="00CC3819"/>
    <w:rsid w:val="00CC38EC"/>
    <w:rsid w:val="00CC3B01"/>
    <w:rsid w:val="00CC4D4A"/>
    <w:rsid w:val="00CC523D"/>
    <w:rsid w:val="00CC60DA"/>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6D4"/>
    <w:rsid w:val="00E27775"/>
    <w:rsid w:val="00E27D26"/>
    <w:rsid w:val="00E30DF7"/>
    <w:rsid w:val="00E3108A"/>
    <w:rsid w:val="00E310F0"/>
    <w:rsid w:val="00E31408"/>
    <w:rsid w:val="00E314F6"/>
    <w:rsid w:val="00E314FB"/>
    <w:rsid w:val="00E31540"/>
    <w:rsid w:val="00E31AD5"/>
    <w:rsid w:val="00E321D9"/>
    <w:rsid w:val="00E326FF"/>
    <w:rsid w:val="00E3275F"/>
    <w:rsid w:val="00E3478F"/>
    <w:rsid w:val="00E35C73"/>
    <w:rsid w:val="00E368FC"/>
    <w:rsid w:val="00E403CC"/>
    <w:rsid w:val="00E40999"/>
    <w:rsid w:val="00E40A65"/>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522C"/>
    <w:rsid w:val="00E65DB2"/>
    <w:rsid w:val="00E660D2"/>
    <w:rsid w:val="00E6661C"/>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6161"/>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2EB"/>
    <w:rsid w:val="00EA34BA"/>
    <w:rsid w:val="00EA3A38"/>
    <w:rsid w:val="00EA402B"/>
    <w:rsid w:val="00EA53C4"/>
    <w:rsid w:val="00EA53CE"/>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AC2"/>
    <w:rsid w:val="00F76B30"/>
    <w:rsid w:val="00F77119"/>
    <w:rsid w:val="00F77152"/>
    <w:rsid w:val="00F77750"/>
    <w:rsid w:val="00F77DA2"/>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49D"/>
    <w:rsid w:val="00FA18D7"/>
    <w:rsid w:val="00FA1F2E"/>
    <w:rsid w:val="00FA315C"/>
    <w:rsid w:val="00FA3257"/>
    <w:rsid w:val="00FA348C"/>
    <w:rsid w:val="00FA39DA"/>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FFB"/>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TotalTime>
  <Pages>49</Pages>
  <Words>55375</Words>
  <Characters>276877</Characters>
  <Application>Microsoft Office Word</Application>
  <DocSecurity>0</DocSecurity>
  <Lines>2307</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07</cp:revision>
  <dcterms:created xsi:type="dcterms:W3CDTF">2022-09-13T09:21:00Z</dcterms:created>
  <dcterms:modified xsi:type="dcterms:W3CDTF">2022-09-14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aBLlmHd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